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rPr>
        <w:id w:val="15553799"/>
        <w:docPartObj>
          <w:docPartGallery w:val="Cover Pages"/>
          <w:docPartUnique/>
        </w:docPartObj>
      </w:sdtPr>
      <w:sdtContent>
        <w:p w14:paraId="6A7BD585" w14:textId="77777777" w:rsidR="00F86347" w:rsidRPr="004F6CDE" w:rsidRDefault="00F86347"/>
        <w:p w14:paraId="2BBB4854" w14:textId="131B5F78" w:rsidR="00297DC8" w:rsidRPr="004F6CDE" w:rsidRDefault="00D1219F" w:rsidP="00887178">
          <w:pPr>
            <w:pStyle w:val="BasicTextCentered"/>
            <w:jc w:val="left"/>
          </w:pPr>
          <w:r w:rsidRPr="004F6CDE">
            <w:rPr>
              <w:noProof/>
              <w:lang w:val="en-US" w:eastAsia="en-US"/>
            </w:rPr>
            <mc:AlternateContent>
              <mc:Choice Requires="wps">
                <w:drawing>
                  <wp:anchor distT="0" distB="0" distL="114300" distR="114300" simplePos="0" relativeHeight="251666432" behindDoc="0" locked="0" layoutInCell="1" allowOverlap="1" wp14:anchorId="29BA5F6C" wp14:editId="60E02C96">
                    <wp:simplePos x="0" y="0"/>
                    <wp:positionH relativeFrom="column">
                      <wp:posOffset>-17780</wp:posOffset>
                    </wp:positionH>
                    <wp:positionV relativeFrom="paragraph">
                      <wp:posOffset>6964045</wp:posOffset>
                    </wp:positionV>
                    <wp:extent cx="4109085" cy="1916430"/>
                    <wp:effectExtent l="0" t="4445"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1916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05441" w14:textId="3553341A" w:rsidR="000968E7" w:rsidRPr="00834CBC" w:rsidRDefault="000968E7"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0968E7" w:rsidRPr="00834CBC" w:rsidRDefault="000968E7"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0968E7" w:rsidRPr="00834CBC" w:rsidRDefault="000968E7" w:rsidP="00B55610">
                                <w:pPr>
                                  <w:pStyle w:val="BasicTextIndentation"/>
                                  <w:ind w:left="1985" w:hanging="1985"/>
                                  <w:rPr>
                                    <w:lang w:val="en-US"/>
                                  </w:rPr>
                                </w:pPr>
                              </w:p>
                              <w:p w14:paraId="77F9BF55" w14:textId="18615CFB" w:rsidR="000968E7" w:rsidRPr="00491BFC" w:rsidRDefault="000968E7"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0968E7" w:rsidRPr="00491BFC" w:rsidRDefault="000968E7" w:rsidP="00B55610">
                                <w:pPr>
                                  <w:pStyle w:val="BasicTextIndentation"/>
                                  <w:ind w:left="1985" w:hanging="1985"/>
                                  <w:rPr>
                                    <w:lang w:val="en-US"/>
                                  </w:rPr>
                                </w:pPr>
                              </w:p>
                              <w:p w14:paraId="5821FEF3" w14:textId="65B5F255" w:rsidR="000968E7" w:rsidRPr="00B55610" w:rsidRDefault="000968E7" w:rsidP="00B55610">
                                <w:pPr>
                                  <w:pStyle w:val="BasicTextIndentation"/>
                                  <w:ind w:left="1985" w:hanging="1985"/>
                                </w:pPr>
                                <w:r>
                                  <w:t>Date of Submission:</w:t>
                                </w:r>
                                <w:r>
                                  <w:tab/>
                                  <w:t>2016-02-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A5F6C" id="_x0000_t202" coordsize="21600,21600" o:spt="202" path="m0,0l0,21600,21600,21600,21600,0xe">
                    <v:stroke joinstyle="miter"/>
                    <v:path gradientshapeok="t" o:connecttype="rect"/>
                  </v:shapetype>
                  <v:shape id="Text_x0020_Box_x0020_10" o:spid="_x0000_s1026" type="#_x0000_t202" style="position:absolute;margin-left:-1.4pt;margin-top:548.35pt;width:323.55pt;height:15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" stroked="f">
                    <v:textbox>
                      <w:txbxContent>
                        <w:p w14:paraId="79705441" w14:textId="3553341A" w:rsidR="000968E7" w:rsidRPr="00834CBC" w:rsidRDefault="000968E7"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0968E7" w:rsidRPr="00834CBC" w:rsidRDefault="000968E7"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0968E7" w:rsidRPr="00834CBC" w:rsidRDefault="000968E7" w:rsidP="00B55610">
                          <w:pPr>
                            <w:pStyle w:val="BasicTextIndentation"/>
                            <w:ind w:left="1985" w:hanging="1985"/>
                            <w:rPr>
                              <w:lang w:val="en-US"/>
                            </w:rPr>
                          </w:pPr>
                        </w:p>
                        <w:p w14:paraId="77F9BF55" w14:textId="18615CFB" w:rsidR="000968E7" w:rsidRPr="00491BFC" w:rsidRDefault="000968E7"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0968E7" w:rsidRPr="00491BFC" w:rsidRDefault="000968E7" w:rsidP="00B55610">
                          <w:pPr>
                            <w:pStyle w:val="BasicTextIndentation"/>
                            <w:ind w:left="1985" w:hanging="1985"/>
                            <w:rPr>
                              <w:lang w:val="en-US"/>
                            </w:rPr>
                          </w:pPr>
                        </w:p>
                        <w:p w14:paraId="5821FEF3" w14:textId="65B5F255" w:rsidR="000968E7" w:rsidRPr="00B55610" w:rsidRDefault="000968E7" w:rsidP="00B55610">
                          <w:pPr>
                            <w:pStyle w:val="BasicTextIndentation"/>
                            <w:ind w:left="1985" w:hanging="1985"/>
                          </w:pPr>
                          <w:r>
                            <w:t>Date of Submission:</w:t>
                          </w:r>
                          <w:r>
                            <w:tab/>
                            <w:t>2016-02-28</w:t>
                          </w:r>
                        </w:p>
                      </w:txbxContent>
                    </v:textbox>
                  </v:shape>
                </w:pict>
              </mc:Fallback>
            </mc:AlternateContent>
          </w:r>
          <w:r w:rsidRPr="004F6CDE">
            <w:rPr>
              <w:noProof/>
              <w:lang w:val="en-US" w:eastAsia="en-US"/>
            </w:rPr>
            <mc:AlternateContent>
              <mc:Choice Requires="wps">
                <w:drawing>
                  <wp:anchor distT="0" distB="0" distL="114300" distR="114300" simplePos="0" relativeHeight="251664384" behindDoc="0" locked="0" layoutInCell="1" allowOverlap="1" wp14:anchorId="6DEB81E1" wp14:editId="1808A67A">
                    <wp:simplePos x="0" y="0"/>
                    <wp:positionH relativeFrom="column">
                      <wp:posOffset>-17780</wp:posOffset>
                    </wp:positionH>
                    <wp:positionV relativeFrom="paragraph">
                      <wp:posOffset>1470660</wp:posOffset>
                    </wp:positionV>
                    <wp:extent cx="5911215" cy="2512695"/>
                    <wp:effectExtent l="0" t="0" r="0" b="4445"/>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CFDB" w14:textId="77777777" w:rsidR="000968E7" w:rsidRPr="00491BFC" w:rsidRDefault="000968E7" w:rsidP="00B55610">
                                <w:pPr>
                                  <w:pStyle w:val="BasicTextCentered"/>
                                  <w:rPr>
                                    <w:lang w:val="en-US"/>
                                  </w:rPr>
                                </w:pPr>
                                <w:r w:rsidRPr="00491BFC">
                                  <w:rPr>
                                    <w:lang w:val="en-US"/>
                                  </w:rPr>
                                  <w:t>Title:</w:t>
                                </w:r>
                              </w:p>
                              <w:p w14:paraId="240FD422" w14:textId="77777777" w:rsidR="000968E7" w:rsidRPr="00491BFC" w:rsidRDefault="000968E7" w:rsidP="00B55610">
                                <w:pPr>
                                  <w:pStyle w:val="BasicTextCentered"/>
                                  <w:rPr>
                                    <w:lang w:val="en-US"/>
                                  </w:rPr>
                                </w:pPr>
                              </w:p>
                              <w:p w14:paraId="0E49F273" w14:textId="77777777" w:rsidR="000968E7" w:rsidRPr="00491BFC" w:rsidRDefault="000968E7" w:rsidP="00B55610">
                                <w:pPr>
                                  <w:pStyle w:val="BasicTextCentered"/>
                                  <w:rPr>
                                    <w:lang w:val="en-US"/>
                                  </w:rPr>
                                </w:pPr>
                                <w:r>
                                  <w:rPr>
                                    <w:rStyle w:val="BasicCharBold"/>
                                    <w:lang w:val="en-US"/>
                                  </w:rPr>
                                  <w:t>Usability of Information Systems Employing Decentralized Planning Methods</w:t>
                                </w:r>
                              </w:p>
                              <w:p w14:paraId="45E6CDF0" w14:textId="77777777" w:rsidR="000968E7" w:rsidRPr="00491BFC" w:rsidRDefault="000968E7" w:rsidP="00B55610">
                                <w:pPr>
                                  <w:spacing w:after="200" w:line="276" w:lineRule="auto"/>
                                  <w:jc w:val="center"/>
                                  <w:rPr>
                                    <w:lang w:val="en-US"/>
                                  </w:rPr>
                                </w:pPr>
                              </w:p>
                              <w:p w14:paraId="427757D0" w14:textId="77777777" w:rsidR="000968E7" w:rsidRPr="00491BFC" w:rsidRDefault="000968E7" w:rsidP="00B55610">
                                <w:pPr>
                                  <w:pStyle w:val="BasicTextCentered"/>
                                  <w:rPr>
                                    <w:lang w:val="en-US"/>
                                  </w:rPr>
                                </w:pPr>
                              </w:p>
                              <w:p w14:paraId="7770A86A" w14:textId="77777777" w:rsidR="000968E7" w:rsidRPr="00491BFC" w:rsidRDefault="000968E7" w:rsidP="00B55610">
                                <w:pPr>
                                  <w:pStyle w:val="BasicTextCentered"/>
                                  <w:rPr>
                                    <w:lang w:val="en-US"/>
                                  </w:rPr>
                                </w:pPr>
                              </w:p>
                              <w:p w14:paraId="37F9F341" w14:textId="41A437D0" w:rsidR="000968E7" w:rsidRPr="00491BFC" w:rsidRDefault="000968E7" w:rsidP="00B55610">
                                <w:pPr>
                                  <w:pStyle w:val="BasicTextCentered"/>
                                  <w:rPr>
                                    <w:lang w:val="en-US"/>
                                  </w:rPr>
                                </w:pPr>
                                <w:r>
                                  <w:rPr>
                                    <w:rStyle w:val="BasicCharBold"/>
                                    <w:lang w:val="en-US"/>
                                  </w:rPr>
                                  <w:t>Seminar Thesis</w:t>
                                </w:r>
                              </w:p>
                              <w:p w14:paraId="0AF5CB20" w14:textId="766352BD" w:rsidR="000968E7" w:rsidRPr="00491BFC" w:rsidRDefault="000968E7" w:rsidP="00B55610">
                                <w:pPr>
                                  <w:pStyle w:val="BasicTextCentered"/>
                                  <w:rPr>
                                    <w:lang w:val="en-US"/>
                                  </w:rPr>
                                </w:pPr>
                                <w:r>
                                  <w:rPr>
                                    <w:lang w:val="en-US"/>
                                  </w:rPr>
                                  <w:t>In the context of the seminar “Concepts of Decentralized Planning Methods for Cyber-Physical Systems”</w:t>
                                </w:r>
                              </w:p>
                              <w:p w14:paraId="127E3B2F" w14:textId="77777777" w:rsidR="000968E7" w:rsidRPr="00491BFC" w:rsidRDefault="000968E7" w:rsidP="00B55610">
                                <w:pPr>
                                  <w:pStyle w:val="BasicTextCentered"/>
                                  <w:rPr>
                                    <w:lang w:val="en-US"/>
                                  </w:rPr>
                                </w:pPr>
                              </w:p>
                              <w:p w14:paraId="0FB1222A" w14:textId="77777777" w:rsidR="000968E7" w:rsidRPr="00491BFC" w:rsidRDefault="000968E7"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0968E7" w:rsidRPr="00491BFC" w:rsidRDefault="000968E7" w:rsidP="00B55610">
                                <w:pPr>
                                  <w:spacing w:after="200" w:line="276" w:lineRule="auto"/>
                                  <w:rPr>
                                    <w:lang w:val="en-US"/>
                                  </w:rPr>
                                </w:pPr>
                              </w:p>
                              <w:p w14:paraId="39F68A33" w14:textId="77777777" w:rsidR="000968E7" w:rsidRPr="00B55610" w:rsidRDefault="000968E7">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B81E1" id="Text_x0020_Box_x0020_9" o:spid="_x0000_s1027" type="#_x0000_t202" style="position:absolute;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" filled="f" fillcolor="#f2f2f2 [3052]" stroked="f">
                    <v:fill opacity="46003f"/>
                    <v:textbox>
                      <w:txbxContent>
                        <w:p w14:paraId="1981CFDB" w14:textId="77777777" w:rsidR="000968E7" w:rsidRPr="00491BFC" w:rsidRDefault="000968E7" w:rsidP="00B55610">
                          <w:pPr>
                            <w:pStyle w:val="BasicTextCentered"/>
                            <w:rPr>
                              <w:lang w:val="en-US"/>
                            </w:rPr>
                          </w:pPr>
                          <w:r w:rsidRPr="00491BFC">
                            <w:rPr>
                              <w:lang w:val="en-US"/>
                            </w:rPr>
                            <w:t>Title:</w:t>
                          </w:r>
                        </w:p>
                        <w:p w14:paraId="240FD422" w14:textId="77777777" w:rsidR="000968E7" w:rsidRPr="00491BFC" w:rsidRDefault="000968E7" w:rsidP="00B55610">
                          <w:pPr>
                            <w:pStyle w:val="BasicTextCentered"/>
                            <w:rPr>
                              <w:lang w:val="en-US"/>
                            </w:rPr>
                          </w:pPr>
                        </w:p>
                        <w:p w14:paraId="0E49F273" w14:textId="77777777" w:rsidR="000968E7" w:rsidRPr="00491BFC" w:rsidRDefault="000968E7" w:rsidP="00B55610">
                          <w:pPr>
                            <w:pStyle w:val="BasicTextCentered"/>
                            <w:rPr>
                              <w:lang w:val="en-US"/>
                            </w:rPr>
                          </w:pPr>
                          <w:r>
                            <w:rPr>
                              <w:rStyle w:val="BasicCharBold"/>
                              <w:lang w:val="en-US"/>
                            </w:rPr>
                            <w:t>Usability of Information Systems Employing Decentralized Planning Methods</w:t>
                          </w:r>
                        </w:p>
                        <w:p w14:paraId="45E6CDF0" w14:textId="77777777" w:rsidR="000968E7" w:rsidRPr="00491BFC" w:rsidRDefault="000968E7" w:rsidP="00B55610">
                          <w:pPr>
                            <w:spacing w:after="200" w:line="276" w:lineRule="auto"/>
                            <w:jc w:val="center"/>
                            <w:rPr>
                              <w:lang w:val="en-US"/>
                            </w:rPr>
                          </w:pPr>
                        </w:p>
                        <w:p w14:paraId="427757D0" w14:textId="77777777" w:rsidR="000968E7" w:rsidRPr="00491BFC" w:rsidRDefault="000968E7" w:rsidP="00B55610">
                          <w:pPr>
                            <w:pStyle w:val="BasicTextCentered"/>
                            <w:rPr>
                              <w:lang w:val="en-US"/>
                            </w:rPr>
                          </w:pPr>
                        </w:p>
                        <w:p w14:paraId="7770A86A" w14:textId="77777777" w:rsidR="000968E7" w:rsidRPr="00491BFC" w:rsidRDefault="000968E7" w:rsidP="00B55610">
                          <w:pPr>
                            <w:pStyle w:val="BasicTextCentered"/>
                            <w:rPr>
                              <w:lang w:val="en-US"/>
                            </w:rPr>
                          </w:pPr>
                        </w:p>
                        <w:p w14:paraId="37F9F341" w14:textId="41A437D0" w:rsidR="000968E7" w:rsidRPr="00491BFC" w:rsidRDefault="000968E7" w:rsidP="00B55610">
                          <w:pPr>
                            <w:pStyle w:val="BasicTextCentered"/>
                            <w:rPr>
                              <w:lang w:val="en-US"/>
                            </w:rPr>
                          </w:pPr>
                          <w:r>
                            <w:rPr>
                              <w:rStyle w:val="BasicCharBold"/>
                              <w:lang w:val="en-US"/>
                            </w:rPr>
                            <w:t>Seminar Thesis</w:t>
                          </w:r>
                        </w:p>
                        <w:p w14:paraId="0AF5CB20" w14:textId="766352BD" w:rsidR="000968E7" w:rsidRPr="00491BFC" w:rsidRDefault="000968E7" w:rsidP="00B55610">
                          <w:pPr>
                            <w:pStyle w:val="BasicTextCentered"/>
                            <w:rPr>
                              <w:lang w:val="en-US"/>
                            </w:rPr>
                          </w:pPr>
                          <w:r>
                            <w:rPr>
                              <w:lang w:val="en-US"/>
                            </w:rPr>
                            <w:t>In the context of the seminar “Concepts of Decentralized Planning Methods for Cyber-Physical Systems”</w:t>
                          </w:r>
                        </w:p>
                        <w:p w14:paraId="127E3B2F" w14:textId="77777777" w:rsidR="000968E7" w:rsidRPr="00491BFC" w:rsidRDefault="000968E7" w:rsidP="00B55610">
                          <w:pPr>
                            <w:pStyle w:val="BasicTextCentered"/>
                            <w:rPr>
                              <w:lang w:val="en-US"/>
                            </w:rPr>
                          </w:pPr>
                        </w:p>
                        <w:p w14:paraId="0FB1222A" w14:textId="77777777" w:rsidR="000968E7" w:rsidRPr="00491BFC" w:rsidRDefault="000968E7"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0968E7" w:rsidRPr="00491BFC" w:rsidRDefault="000968E7" w:rsidP="00B55610">
                          <w:pPr>
                            <w:spacing w:after="200" w:line="276" w:lineRule="auto"/>
                            <w:rPr>
                              <w:lang w:val="en-US"/>
                            </w:rPr>
                          </w:pPr>
                        </w:p>
                        <w:p w14:paraId="39F68A33" w14:textId="77777777" w:rsidR="000968E7" w:rsidRPr="00B55610" w:rsidRDefault="000968E7">
                          <w:pPr>
                            <w:rPr>
                              <w:lang w:val="en-US"/>
                            </w:rPr>
                          </w:pPr>
                        </w:p>
                      </w:txbxContent>
                    </v:textbox>
                  </v:shape>
                </w:pict>
              </mc:Fallback>
            </mc:AlternateContent>
          </w:r>
          <w:r w:rsidR="00F86347" w:rsidRPr="004F6CDE">
            <w:br w:type="page"/>
          </w:r>
        </w:p>
      </w:sdtContent>
    </w:sdt>
    <w:p w14:paraId="4AD27F67" w14:textId="77777777" w:rsidR="00297DC8" w:rsidRPr="004F6CDE" w:rsidRDefault="00EF35B9" w:rsidP="00297DC8">
      <w:pPr>
        <w:pStyle w:val="BasicTextHeading1look-alike"/>
        <w:numPr>
          <w:ilvl w:val="0"/>
          <w:numId w:val="0"/>
        </w:numPr>
        <w:ind w:left="851" w:hanging="851"/>
      </w:pPr>
      <w:r w:rsidRPr="004F6CDE">
        <w:lastRenderedPageBreak/>
        <w:t>Content</w:t>
      </w:r>
    </w:p>
    <w:p w14:paraId="5D0F7E34" w14:textId="77777777" w:rsidR="006E0CF2" w:rsidRDefault="006560B1">
      <w:pPr>
        <w:pStyle w:val="TOC1"/>
        <w:rPr>
          <w:rFonts w:asciiTheme="minorHAnsi" w:eastAsiaTheme="minorEastAsia" w:hAnsiTheme="minorHAnsi" w:cstheme="minorBidi"/>
          <w:szCs w:val="24"/>
          <w:lang w:val="en-US" w:eastAsia="en-US"/>
        </w:rPr>
      </w:pPr>
      <w:r w:rsidRPr="004F6CDE">
        <w:rPr>
          <w:i/>
          <w:lang w:val="en-GB"/>
        </w:rPr>
        <w:fldChar w:fldCharType="begin"/>
      </w:r>
      <w:r w:rsidR="00E8643D" w:rsidRPr="004F6CDE">
        <w:rPr>
          <w:i/>
          <w:lang w:val="en-GB"/>
        </w:rPr>
        <w:instrText xml:space="preserve"> TOC \o "1-4" \h \z \t "Überschrift 8;2;Überschrift 9;3;Grundtext (wie Überschr1);1" </w:instrText>
      </w:r>
      <w:r w:rsidRPr="004F6CDE">
        <w:rPr>
          <w:i/>
          <w:lang w:val="en-GB"/>
        </w:rPr>
        <w:fldChar w:fldCharType="separate"/>
      </w:r>
      <w:hyperlink w:anchor="_Toc444348434" w:history="1">
        <w:r w:rsidR="006E0CF2" w:rsidRPr="008F43F5">
          <w:rPr>
            <w:rStyle w:val="Hyperlink"/>
          </w:rPr>
          <w:t>Figures</w:t>
        </w:r>
        <w:r w:rsidR="006E0CF2">
          <w:rPr>
            <w:webHidden/>
          </w:rPr>
          <w:tab/>
        </w:r>
        <w:r w:rsidR="006E0CF2">
          <w:rPr>
            <w:webHidden/>
          </w:rPr>
          <w:fldChar w:fldCharType="begin"/>
        </w:r>
        <w:r w:rsidR="006E0CF2">
          <w:rPr>
            <w:webHidden/>
          </w:rPr>
          <w:instrText xml:space="preserve"> PAGEREF _Toc444348434 \h </w:instrText>
        </w:r>
        <w:r w:rsidR="006E0CF2">
          <w:rPr>
            <w:webHidden/>
          </w:rPr>
        </w:r>
        <w:r w:rsidR="006E0CF2">
          <w:rPr>
            <w:webHidden/>
          </w:rPr>
          <w:fldChar w:fldCharType="separate"/>
        </w:r>
        <w:r w:rsidR="006E0CF2">
          <w:rPr>
            <w:webHidden/>
          </w:rPr>
          <w:t>III</w:t>
        </w:r>
        <w:r w:rsidR="006E0CF2">
          <w:rPr>
            <w:webHidden/>
          </w:rPr>
          <w:fldChar w:fldCharType="end"/>
        </w:r>
      </w:hyperlink>
    </w:p>
    <w:p w14:paraId="36696E54" w14:textId="77777777" w:rsidR="006E0CF2" w:rsidRDefault="006E0CF2">
      <w:pPr>
        <w:pStyle w:val="TOC1"/>
        <w:rPr>
          <w:rFonts w:asciiTheme="minorHAnsi" w:eastAsiaTheme="minorEastAsia" w:hAnsiTheme="minorHAnsi" w:cstheme="minorBidi"/>
          <w:szCs w:val="24"/>
          <w:lang w:val="en-US" w:eastAsia="en-US"/>
        </w:rPr>
      </w:pPr>
      <w:hyperlink w:anchor="_Toc444348435" w:history="1">
        <w:r w:rsidRPr="008F43F5">
          <w:rPr>
            <w:rStyle w:val="Hyperlink"/>
          </w:rPr>
          <w:t>1</w:t>
        </w:r>
        <w:r>
          <w:rPr>
            <w:rFonts w:asciiTheme="minorHAnsi" w:eastAsiaTheme="minorEastAsia" w:hAnsiTheme="minorHAnsi" w:cstheme="minorBidi"/>
            <w:szCs w:val="24"/>
            <w:lang w:val="en-US" w:eastAsia="en-US"/>
          </w:rPr>
          <w:tab/>
        </w:r>
        <w:r w:rsidRPr="008F43F5">
          <w:rPr>
            <w:rStyle w:val="Hyperlink"/>
          </w:rPr>
          <w:t>Introduction</w:t>
        </w:r>
        <w:r>
          <w:rPr>
            <w:webHidden/>
          </w:rPr>
          <w:tab/>
        </w:r>
        <w:r>
          <w:rPr>
            <w:webHidden/>
          </w:rPr>
          <w:fldChar w:fldCharType="begin"/>
        </w:r>
        <w:r>
          <w:rPr>
            <w:webHidden/>
          </w:rPr>
          <w:instrText xml:space="preserve"> PAGEREF _Toc444348435 \h </w:instrText>
        </w:r>
        <w:r>
          <w:rPr>
            <w:webHidden/>
          </w:rPr>
        </w:r>
        <w:r>
          <w:rPr>
            <w:webHidden/>
          </w:rPr>
          <w:fldChar w:fldCharType="separate"/>
        </w:r>
        <w:r>
          <w:rPr>
            <w:webHidden/>
          </w:rPr>
          <w:t>1</w:t>
        </w:r>
        <w:r>
          <w:rPr>
            <w:webHidden/>
          </w:rPr>
          <w:fldChar w:fldCharType="end"/>
        </w:r>
      </w:hyperlink>
    </w:p>
    <w:p w14:paraId="05BA5367" w14:textId="77777777" w:rsidR="006E0CF2" w:rsidRDefault="006E0CF2">
      <w:pPr>
        <w:pStyle w:val="TOC1"/>
        <w:rPr>
          <w:rFonts w:asciiTheme="minorHAnsi" w:eastAsiaTheme="minorEastAsia" w:hAnsiTheme="minorHAnsi" w:cstheme="minorBidi"/>
          <w:szCs w:val="24"/>
          <w:lang w:val="en-US" w:eastAsia="en-US"/>
        </w:rPr>
      </w:pPr>
      <w:hyperlink w:anchor="_Toc444348436" w:history="1">
        <w:r w:rsidRPr="008F43F5">
          <w:rPr>
            <w:rStyle w:val="Hyperlink"/>
          </w:rPr>
          <w:t>2</w:t>
        </w:r>
        <w:r>
          <w:rPr>
            <w:rFonts w:asciiTheme="minorHAnsi" w:eastAsiaTheme="minorEastAsia" w:hAnsiTheme="minorHAnsi" w:cstheme="minorBidi"/>
            <w:szCs w:val="24"/>
            <w:lang w:val="en-US" w:eastAsia="en-US"/>
          </w:rPr>
          <w:tab/>
        </w:r>
        <w:r w:rsidRPr="008F43F5">
          <w:rPr>
            <w:rStyle w:val="Hyperlink"/>
          </w:rPr>
          <w:t>Foundations</w:t>
        </w:r>
        <w:r>
          <w:rPr>
            <w:webHidden/>
          </w:rPr>
          <w:tab/>
        </w:r>
        <w:r>
          <w:rPr>
            <w:webHidden/>
          </w:rPr>
          <w:fldChar w:fldCharType="begin"/>
        </w:r>
        <w:r>
          <w:rPr>
            <w:webHidden/>
          </w:rPr>
          <w:instrText xml:space="preserve"> PAGEREF _Toc444348436 \h </w:instrText>
        </w:r>
        <w:r>
          <w:rPr>
            <w:webHidden/>
          </w:rPr>
        </w:r>
        <w:r>
          <w:rPr>
            <w:webHidden/>
          </w:rPr>
          <w:fldChar w:fldCharType="separate"/>
        </w:r>
        <w:r>
          <w:rPr>
            <w:webHidden/>
          </w:rPr>
          <w:t>2</w:t>
        </w:r>
        <w:r>
          <w:rPr>
            <w:webHidden/>
          </w:rPr>
          <w:fldChar w:fldCharType="end"/>
        </w:r>
      </w:hyperlink>
    </w:p>
    <w:p w14:paraId="581E4373"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37" w:history="1">
        <w:r w:rsidRPr="008F43F5">
          <w:rPr>
            <w:rStyle w:val="Hyperlink"/>
          </w:rPr>
          <w:t>2.1</w:t>
        </w:r>
        <w:r>
          <w:rPr>
            <w:rFonts w:asciiTheme="minorHAnsi" w:eastAsiaTheme="minorEastAsia" w:hAnsiTheme="minorHAnsi" w:cstheme="minorBidi"/>
            <w:szCs w:val="24"/>
            <w:lang w:val="en-US" w:eastAsia="en-US"/>
          </w:rPr>
          <w:tab/>
        </w:r>
        <w:r w:rsidRPr="008F43F5">
          <w:rPr>
            <w:rStyle w:val="Hyperlink"/>
          </w:rPr>
          <w:t>Industrie 4.0</w:t>
        </w:r>
        <w:r>
          <w:rPr>
            <w:webHidden/>
          </w:rPr>
          <w:tab/>
        </w:r>
        <w:r>
          <w:rPr>
            <w:webHidden/>
          </w:rPr>
          <w:fldChar w:fldCharType="begin"/>
        </w:r>
        <w:r>
          <w:rPr>
            <w:webHidden/>
          </w:rPr>
          <w:instrText xml:space="preserve"> PAGEREF _Toc444348437 \h </w:instrText>
        </w:r>
        <w:r>
          <w:rPr>
            <w:webHidden/>
          </w:rPr>
        </w:r>
        <w:r>
          <w:rPr>
            <w:webHidden/>
          </w:rPr>
          <w:fldChar w:fldCharType="separate"/>
        </w:r>
        <w:r>
          <w:rPr>
            <w:webHidden/>
          </w:rPr>
          <w:t>2</w:t>
        </w:r>
        <w:r>
          <w:rPr>
            <w:webHidden/>
          </w:rPr>
          <w:fldChar w:fldCharType="end"/>
        </w:r>
      </w:hyperlink>
    </w:p>
    <w:p w14:paraId="1C0E72FD"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38" w:history="1">
        <w:r w:rsidRPr="008F43F5">
          <w:rPr>
            <w:rStyle w:val="Hyperlink"/>
          </w:rPr>
          <w:t>2.2</w:t>
        </w:r>
        <w:r>
          <w:rPr>
            <w:rFonts w:asciiTheme="minorHAnsi" w:eastAsiaTheme="minorEastAsia" w:hAnsiTheme="minorHAnsi" w:cstheme="minorBidi"/>
            <w:szCs w:val="24"/>
            <w:lang w:val="en-US" w:eastAsia="en-US"/>
          </w:rPr>
          <w:tab/>
        </w:r>
        <w:r w:rsidRPr="008F43F5">
          <w:rPr>
            <w:rStyle w:val="Hyperlink"/>
          </w:rPr>
          <w:t>Cyber-Physical Systems</w:t>
        </w:r>
        <w:r>
          <w:rPr>
            <w:webHidden/>
          </w:rPr>
          <w:tab/>
        </w:r>
        <w:r>
          <w:rPr>
            <w:webHidden/>
          </w:rPr>
          <w:fldChar w:fldCharType="begin"/>
        </w:r>
        <w:r>
          <w:rPr>
            <w:webHidden/>
          </w:rPr>
          <w:instrText xml:space="preserve"> PAGEREF _Toc444348438 \h </w:instrText>
        </w:r>
        <w:r>
          <w:rPr>
            <w:webHidden/>
          </w:rPr>
        </w:r>
        <w:r>
          <w:rPr>
            <w:webHidden/>
          </w:rPr>
          <w:fldChar w:fldCharType="separate"/>
        </w:r>
        <w:r>
          <w:rPr>
            <w:webHidden/>
          </w:rPr>
          <w:t>3</w:t>
        </w:r>
        <w:r>
          <w:rPr>
            <w:webHidden/>
          </w:rPr>
          <w:fldChar w:fldCharType="end"/>
        </w:r>
      </w:hyperlink>
    </w:p>
    <w:p w14:paraId="715E1013"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39" w:history="1">
        <w:r w:rsidRPr="008F43F5">
          <w:rPr>
            <w:rStyle w:val="Hyperlink"/>
          </w:rPr>
          <w:t>2.3</w:t>
        </w:r>
        <w:r>
          <w:rPr>
            <w:rFonts w:asciiTheme="minorHAnsi" w:eastAsiaTheme="minorEastAsia" w:hAnsiTheme="minorHAnsi" w:cstheme="minorBidi"/>
            <w:szCs w:val="24"/>
            <w:lang w:val="en-US" w:eastAsia="en-US"/>
          </w:rPr>
          <w:tab/>
        </w:r>
        <w:r w:rsidRPr="008F43F5">
          <w:rPr>
            <w:rStyle w:val="Hyperlink"/>
          </w:rPr>
          <w:t>Usability of Information Systems</w:t>
        </w:r>
        <w:r>
          <w:rPr>
            <w:webHidden/>
          </w:rPr>
          <w:tab/>
        </w:r>
        <w:r>
          <w:rPr>
            <w:webHidden/>
          </w:rPr>
          <w:fldChar w:fldCharType="begin"/>
        </w:r>
        <w:r>
          <w:rPr>
            <w:webHidden/>
          </w:rPr>
          <w:instrText xml:space="preserve"> PAGEREF _Toc444348439 \h </w:instrText>
        </w:r>
        <w:r>
          <w:rPr>
            <w:webHidden/>
          </w:rPr>
        </w:r>
        <w:r>
          <w:rPr>
            <w:webHidden/>
          </w:rPr>
          <w:fldChar w:fldCharType="separate"/>
        </w:r>
        <w:r>
          <w:rPr>
            <w:webHidden/>
          </w:rPr>
          <w:t>5</w:t>
        </w:r>
        <w:r>
          <w:rPr>
            <w:webHidden/>
          </w:rPr>
          <w:fldChar w:fldCharType="end"/>
        </w:r>
      </w:hyperlink>
    </w:p>
    <w:p w14:paraId="409BA3A3"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40" w:history="1">
        <w:r w:rsidRPr="008F43F5">
          <w:rPr>
            <w:rStyle w:val="Hyperlink"/>
          </w:rPr>
          <w:t>2.4</w:t>
        </w:r>
        <w:r>
          <w:rPr>
            <w:rFonts w:asciiTheme="minorHAnsi" w:eastAsiaTheme="minorEastAsia" w:hAnsiTheme="minorHAnsi" w:cstheme="minorBidi"/>
            <w:szCs w:val="24"/>
            <w:lang w:val="en-US" w:eastAsia="en-US"/>
          </w:rPr>
          <w:tab/>
        </w:r>
        <w:r w:rsidRPr="008F43F5">
          <w:rPr>
            <w:rStyle w:val="Hyperlink"/>
          </w:rPr>
          <w:t>Planning within a Supply Chain</w:t>
        </w:r>
        <w:r>
          <w:rPr>
            <w:webHidden/>
          </w:rPr>
          <w:tab/>
        </w:r>
        <w:r>
          <w:rPr>
            <w:webHidden/>
          </w:rPr>
          <w:fldChar w:fldCharType="begin"/>
        </w:r>
        <w:r>
          <w:rPr>
            <w:webHidden/>
          </w:rPr>
          <w:instrText xml:space="preserve"> PAGEREF _Toc444348440 \h </w:instrText>
        </w:r>
        <w:r>
          <w:rPr>
            <w:webHidden/>
          </w:rPr>
        </w:r>
        <w:r>
          <w:rPr>
            <w:webHidden/>
          </w:rPr>
          <w:fldChar w:fldCharType="separate"/>
        </w:r>
        <w:r>
          <w:rPr>
            <w:webHidden/>
          </w:rPr>
          <w:t>6</w:t>
        </w:r>
        <w:r>
          <w:rPr>
            <w:webHidden/>
          </w:rPr>
          <w:fldChar w:fldCharType="end"/>
        </w:r>
      </w:hyperlink>
    </w:p>
    <w:p w14:paraId="2DE16C13"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41" w:history="1">
        <w:r w:rsidRPr="008F43F5">
          <w:rPr>
            <w:rStyle w:val="Hyperlink"/>
          </w:rPr>
          <w:t>2.5</w:t>
        </w:r>
        <w:r>
          <w:rPr>
            <w:rFonts w:asciiTheme="minorHAnsi" w:eastAsiaTheme="minorEastAsia" w:hAnsiTheme="minorHAnsi" w:cstheme="minorBidi"/>
            <w:szCs w:val="24"/>
            <w:lang w:val="en-US" w:eastAsia="en-US"/>
          </w:rPr>
          <w:tab/>
        </w:r>
        <w:r w:rsidRPr="008F43F5">
          <w:rPr>
            <w:rStyle w:val="Hyperlink"/>
          </w:rPr>
          <w:t>Production Planning and Control</w:t>
        </w:r>
        <w:r>
          <w:rPr>
            <w:webHidden/>
          </w:rPr>
          <w:tab/>
        </w:r>
        <w:r>
          <w:rPr>
            <w:webHidden/>
          </w:rPr>
          <w:fldChar w:fldCharType="begin"/>
        </w:r>
        <w:r>
          <w:rPr>
            <w:webHidden/>
          </w:rPr>
          <w:instrText xml:space="preserve"> PAGEREF _Toc444348441 \h </w:instrText>
        </w:r>
        <w:r>
          <w:rPr>
            <w:webHidden/>
          </w:rPr>
        </w:r>
        <w:r>
          <w:rPr>
            <w:webHidden/>
          </w:rPr>
          <w:fldChar w:fldCharType="separate"/>
        </w:r>
        <w:r>
          <w:rPr>
            <w:webHidden/>
          </w:rPr>
          <w:t>8</w:t>
        </w:r>
        <w:r>
          <w:rPr>
            <w:webHidden/>
          </w:rPr>
          <w:fldChar w:fldCharType="end"/>
        </w:r>
      </w:hyperlink>
    </w:p>
    <w:p w14:paraId="3BFBCFCC" w14:textId="77777777" w:rsidR="006E0CF2" w:rsidRDefault="006E0CF2">
      <w:pPr>
        <w:pStyle w:val="TOC1"/>
        <w:rPr>
          <w:rFonts w:asciiTheme="minorHAnsi" w:eastAsiaTheme="minorEastAsia" w:hAnsiTheme="minorHAnsi" w:cstheme="minorBidi"/>
          <w:szCs w:val="24"/>
          <w:lang w:val="en-US" w:eastAsia="en-US"/>
        </w:rPr>
      </w:pPr>
      <w:hyperlink w:anchor="_Toc444348442" w:history="1">
        <w:r w:rsidRPr="008F43F5">
          <w:rPr>
            <w:rStyle w:val="Hyperlink"/>
          </w:rPr>
          <w:t>3</w:t>
        </w:r>
        <w:r>
          <w:rPr>
            <w:rFonts w:asciiTheme="minorHAnsi" w:eastAsiaTheme="minorEastAsia" w:hAnsiTheme="minorHAnsi" w:cstheme="minorBidi"/>
            <w:szCs w:val="24"/>
            <w:lang w:val="en-US" w:eastAsia="en-US"/>
          </w:rPr>
          <w:tab/>
        </w:r>
        <w:r w:rsidRPr="008F43F5">
          <w:rPr>
            <w:rStyle w:val="Hyperlink"/>
          </w:rPr>
          <w:t>Impact of Industrie 4.0 innovations on PPC</w:t>
        </w:r>
        <w:r>
          <w:rPr>
            <w:webHidden/>
          </w:rPr>
          <w:tab/>
        </w:r>
        <w:r>
          <w:rPr>
            <w:webHidden/>
          </w:rPr>
          <w:fldChar w:fldCharType="begin"/>
        </w:r>
        <w:r>
          <w:rPr>
            <w:webHidden/>
          </w:rPr>
          <w:instrText xml:space="preserve"> PAGEREF _Toc444348442 \h </w:instrText>
        </w:r>
        <w:r>
          <w:rPr>
            <w:webHidden/>
          </w:rPr>
        </w:r>
        <w:r>
          <w:rPr>
            <w:webHidden/>
          </w:rPr>
          <w:fldChar w:fldCharType="separate"/>
        </w:r>
        <w:r>
          <w:rPr>
            <w:webHidden/>
          </w:rPr>
          <w:t>12</w:t>
        </w:r>
        <w:r>
          <w:rPr>
            <w:webHidden/>
          </w:rPr>
          <w:fldChar w:fldCharType="end"/>
        </w:r>
      </w:hyperlink>
    </w:p>
    <w:p w14:paraId="465F961B"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43" w:history="1">
        <w:r w:rsidRPr="008F43F5">
          <w:rPr>
            <w:rStyle w:val="Hyperlink"/>
          </w:rPr>
          <w:t>3.1</w:t>
        </w:r>
        <w:r>
          <w:rPr>
            <w:rFonts w:asciiTheme="minorHAnsi" w:eastAsiaTheme="minorEastAsia" w:hAnsiTheme="minorHAnsi" w:cstheme="minorBidi"/>
            <w:szCs w:val="24"/>
            <w:lang w:val="en-US" w:eastAsia="en-US"/>
          </w:rPr>
          <w:tab/>
        </w:r>
        <w:r w:rsidRPr="008F43F5">
          <w:rPr>
            <w:rStyle w:val="Hyperlink"/>
          </w:rPr>
          <w:t>Production Program and Material Requirements Planning</w:t>
        </w:r>
        <w:r>
          <w:rPr>
            <w:webHidden/>
          </w:rPr>
          <w:tab/>
        </w:r>
        <w:r>
          <w:rPr>
            <w:webHidden/>
          </w:rPr>
          <w:fldChar w:fldCharType="begin"/>
        </w:r>
        <w:r>
          <w:rPr>
            <w:webHidden/>
          </w:rPr>
          <w:instrText xml:space="preserve"> PAGEREF _Toc444348443 \h </w:instrText>
        </w:r>
        <w:r>
          <w:rPr>
            <w:webHidden/>
          </w:rPr>
        </w:r>
        <w:r>
          <w:rPr>
            <w:webHidden/>
          </w:rPr>
          <w:fldChar w:fldCharType="separate"/>
        </w:r>
        <w:r>
          <w:rPr>
            <w:webHidden/>
          </w:rPr>
          <w:t>12</w:t>
        </w:r>
        <w:r>
          <w:rPr>
            <w:webHidden/>
          </w:rPr>
          <w:fldChar w:fldCharType="end"/>
        </w:r>
      </w:hyperlink>
    </w:p>
    <w:p w14:paraId="5C0E7135"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44" w:history="1">
        <w:r w:rsidRPr="008F43F5">
          <w:rPr>
            <w:rStyle w:val="Hyperlink"/>
          </w:rPr>
          <w:t>3.2</w:t>
        </w:r>
        <w:r>
          <w:rPr>
            <w:rFonts w:asciiTheme="minorHAnsi" w:eastAsiaTheme="minorEastAsia" w:hAnsiTheme="minorHAnsi" w:cstheme="minorBidi"/>
            <w:szCs w:val="24"/>
            <w:lang w:val="en-US" w:eastAsia="en-US"/>
          </w:rPr>
          <w:tab/>
        </w:r>
        <w:r w:rsidRPr="008F43F5">
          <w:rPr>
            <w:rStyle w:val="Hyperlink"/>
          </w:rPr>
          <w:t>In-house Production Planning and Control</w:t>
        </w:r>
        <w:r>
          <w:rPr>
            <w:webHidden/>
          </w:rPr>
          <w:tab/>
        </w:r>
        <w:r>
          <w:rPr>
            <w:webHidden/>
          </w:rPr>
          <w:fldChar w:fldCharType="begin"/>
        </w:r>
        <w:r>
          <w:rPr>
            <w:webHidden/>
          </w:rPr>
          <w:instrText xml:space="preserve"> PAGEREF _Toc444348444 \h </w:instrText>
        </w:r>
        <w:r>
          <w:rPr>
            <w:webHidden/>
          </w:rPr>
        </w:r>
        <w:r>
          <w:rPr>
            <w:webHidden/>
          </w:rPr>
          <w:fldChar w:fldCharType="separate"/>
        </w:r>
        <w:r>
          <w:rPr>
            <w:webHidden/>
          </w:rPr>
          <w:t>12</w:t>
        </w:r>
        <w:r>
          <w:rPr>
            <w:webHidden/>
          </w:rPr>
          <w:fldChar w:fldCharType="end"/>
        </w:r>
      </w:hyperlink>
    </w:p>
    <w:p w14:paraId="3119F192" w14:textId="77777777" w:rsidR="006E0CF2" w:rsidRDefault="006E0CF2">
      <w:pPr>
        <w:pStyle w:val="TOC2"/>
        <w:tabs>
          <w:tab w:val="left" w:pos="1276"/>
        </w:tabs>
        <w:rPr>
          <w:rFonts w:asciiTheme="minorHAnsi" w:eastAsiaTheme="minorEastAsia" w:hAnsiTheme="minorHAnsi" w:cstheme="minorBidi"/>
          <w:szCs w:val="24"/>
          <w:lang w:val="en-US" w:eastAsia="en-US"/>
        </w:rPr>
      </w:pPr>
      <w:hyperlink w:anchor="_Toc444348445" w:history="1">
        <w:r w:rsidRPr="008F43F5">
          <w:rPr>
            <w:rStyle w:val="Hyperlink"/>
          </w:rPr>
          <w:t>3.3</w:t>
        </w:r>
        <w:r>
          <w:rPr>
            <w:rFonts w:asciiTheme="minorHAnsi" w:eastAsiaTheme="minorEastAsia" w:hAnsiTheme="minorHAnsi" w:cstheme="minorBidi"/>
            <w:szCs w:val="24"/>
            <w:lang w:val="en-US" w:eastAsia="en-US"/>
          </w:rPr>
          <w:tab/>
        </w:r>
        <w:r w:rsidRPr="008F43F5">
          <w:rPr>
            <w:rStyle w:val="Hyperlink"/>
          </w:rPr>
          <w:t>Human</w:t>
        </w:r>
        <w:r>
          <w:rPr>
            <w:webHidden/>
          </w:rPr>
          <w:tab/>
        </w:r>
        <w:r>
          <w:rPr>
            <w:webHidden/>
          </w:rPr>
          <w:fldChar w:fldCharType="begin"/>
        </w:r>
        <w:r>
          <w:rPr>
            <w:webHidden/>
          </w:rPr>
          <w:instrText xml:space="preserve"> PAGEREF _Toc444348445 \h </w:instrText>
        </w:r>
        <w:r>
          <w:rPr>
            <w:webHidden/>
          </w:rPr>
        </w:r>
        <w:r>
          <w:rPr>
            <w:webHidden/>
          </w:rPr>
          <w:fldChar w:fldCharType="separate"/>
        </w:r>
        <w:r>
          <w:rPr>
            <w:webHidden/>
          </w:rPr>
          <w:t>15</w:t>
        </w:r>
        <w:r>
          <w:rPr>
            <w:webHidden/>
          </w:rPr>
          <w:fldChar w:fldCharType="end"/>
        </w:r>
      </w:hyperlink>
    </w:p>
    <w:p w14:paraId="4B55366B" w14:textId="77777777" w:rsidR="006E0CF2" w:rsidRDefault="006E0CF2">
      <w:pPr>
        <w:pStyle w:val="TOC1"/>
        <w:rPr>
          <w:rFonts w:asciiTheme="minorHAnsi" w:eastAsiaTheme="minorEastAsia" w:hAnsiTheme="minorHAnsi" w:cstheme="minorBidi"/>
          <w:szCs w:val="24"/>
          <w:lang w:val="en-US" w:eastAsia="en-US"/>
        </w:rPr>
      </w:pPr>
      <w:hyperlink w:anchor="_Toc444348446" w:history="1">
        <w:r w:rsidRPr="008F43F5">
          <w:rPr>
            <w:rStyle w:val="Hyperlink"/>
          </w:rPr>
          <w:t>4</w:t>
        </w:r>
        <w:r>
          <w:rPr>
            <w:rFonts w:asciiTheme="minorHAnsi" w:eastAsiaTheme="minorEastAsia" w:hAnsiTheme="minorHAnsi" w:cstheme="minorBidi"/>
            <w:szCs w:val="24"/>
            <w:lang w:val="en-US" w:eastAsia="en-US"/>
          </w:rPr>
          <w:tab/>
        </w:r>
        <w:r w:rsidRPr="008F43F5">
          <w:rPr>
            <w:rStyle w:val="Hyperlink"/>
          </w:rPr>
          <w:t>Concept of Integration</w:t>
        </w:r>
        <w:r>
          <w:rPr>
            <w:webHidden/>
          </w:rPr>
          <w:tab/>
        </w:r>
        <w:r>
          <w:rPr>
            <w:webHidden/>
          </w:rPr>
          <w:fldChar w:fldCharType="begin"/>
        </w:r>
        <w:r>
          <w:rPr>
            <w:webHidden/>
          </w:rPr>
          <w:instrText xml:space="preserve"> PAGEREF _Toc444348446 \h </w:instrText>
        </w:r>
        <w:r>
          <w:rPr>
            <w:webHidden/>
          </w:rPr>
        </w:r>
        <w:r>
          <w:rPr>
            <w:webHidden/>
          </w:rPr>
          <w:fldChar w:fldCharType="separate"/>
        </w:r>
        <w:r>
          <w:rPr>
            <w:webHidden/>
          </w:rPr>
          <w:t>17</w:t>
        </w:r>
        <w:r>
          <w:rPr>
            <w:webHidden/>
          </w:rPr>
          <w:fldChar w:fldCharType="end"/>
        </w:r>
      </w:hyperlink>
    </w:p>
    <w:p w14:paraId="1F15928C" w14:textId="77777777" w:rsidR="006E0CF2" w:rsidRDefault="006E0CF2">
      <w:pPr>
        <w:pStyle w:val="TOC1"/>
        <w:rPr>
          <w:rFonts w:asciiTheme="minorHAnsi" w:eastAsiaTheme="minorEastAsia" w:hAnsiTheme="minorHAnsi" w:cstheme="minorBidi"/>
          <w:szCs w:val="24"/>
          <w:lang w:val="en-US" w:eastAsia="en-US"/>
        </w:rPr>
      </w:pPr>
      <w:hyperlink w:anchor="_Toc444348447" w:history="1">
        <w:r w:rsidRPr="008F43F5">
          <w:rPr>
            <w:rStyle w:val="Hyperlink"/>
          </w:rPr>
          <w:t>5</w:t>
        </w:r>
        <w:r>
          <w:rPr>
            <w:rFonts w:asciiTheme="minorHAnsi" w:eastAsiaTheme="minorEastAsia" w:hAnsiTheme="minorHAnsi" w:cstheme="minorBidi"/>
            <w:szCs w:val="24"/>
            <w:lang w:val="en-US" w:eastAsia="en-US"/>
          </w:rPr>
          <w:tab/>
        </w:r>
        <w:r w:rsidRPr="008F43F5">
          <w:rPr>
            <w:rStyle w:val="Hyperlink"/>
          </w:rPr>
          <w:t>Conclusion</w:t>
        </w:r>
        <w:r>
          <w:rPr>
            <w:webHidden/>
          </w:rPr>
          <w:tab/>
        </w:r>
        <w:r>
          <w:rPr>
            <w:webHidden/>
          </w:rPr>
          <w:fldChar w:fldCharType="begin"/>
        </w:r>
        <w:r>
          <w:rPr>
            <w:webHidden/>
          </w:rPr>
          <w:instrText xml:space="preserve"> PAGEREF _Toc444348447 \h </w:instrText>
        </w:r>
        <w:r>
          <w:rPr>
            <w:webHidden/>
          </w:rPr>
        </w:r>
        <w:r>
          <w:rPr>
            <w:webHidden/>
          </w:rPr>
          <w:fldChar w:fldCharType="separate"/>
        </w:r>
        <w:r>
          <w:rPr>
            <w:webHidden/>
          </w:rPr>
          <w:t>19</w:t>
        </w:r>
        <w:r>
          <w:rPr>
            <w:webHidden/>
          </w:rPr>
          <w:fldChar w:fldCharType="end"/>
        </w:r>
      </w:hyperlink>
    </w:p>
    <w:p w14:paraId="19A3B903" w14:textId="77777777" w:rsidR="006E0CF2" w:rsidRDefault="006E0CF2">
      <w:pPr>
        <w:pStyle w:val="TOC1"/>
        <w:rPr>
          <w:rFonts w:asciiTheme="minorHAnsi" w:eastAsiaTheme="minorEastAsia" w:hAnsiTheme="minorHAnsi" w:cstheme="minorBidi"/>
          <w:szCs w:val="24"/>
          <w:lang w:val="en-US" w:eastAsia="en-US"/>
        </w:rPr>
      </w:pPr>
      <w:hyperlink w:anchor="_Toc444348448" w:history="1">
        <w:r w:rsidRPr="008F43F5">
          <w:rPr>
            <w:rStyle w:val="Hyperlink"/>
          </w:rPr>
          <w:t>References</w:t>
        </w:r>
        <w:r>
          <w:rPr>
            <w:webHidden/>
          </w:rPr>
          <w:tab/>
        </w:r>
        <w:r>
          <w:rPr>
            <w:webHidden/>
          </w:rPr>
          <w:fldChar w:fldCharType="begin"/>
        </w:r>
        <w:r>
          <w:rPr>
            <w:webHidden/>
          </w:rPr>
          <w:instrText xml:space="preserve"> PAGEREF _Toc444348448 \h </w:instrText>
        </w:r>
        <w:r>
          <w:rPr>
            <w:webHidden/>
          </w:rPr>
        </w:r>
        <w:r>
          <w:rPr>
            <w:webHidden/>
          </w:rPr>
          <w:fldChar w:fldCharType="separate"/>
        </w:r>
        <w:r>
          <w:rPr>
            <w:webHidden/>
          </w:rPr>
          <w:t>20</w:t>
        </w:r>
        <w:r>
          <w:rPr>
            <w:webHidden/>
          </w:rPr>
          <w:fldChar w:fldCharType="end"/>
        </w:r>
      </w:hyperlink>
    </w:p>
    <w:p w14:paraId="34E1D1F8" w14:textId="7796F747" w:rsidR="00536F21" w:rsidRDefault="006560B1" w:rsidP="00E8643D">
      <w:pPr>
        <w:pStyle w:val="BasicText"/>
        <w:rPr>
          <w:noProof/>
        </w:rPr>
      </w:pPr>
      <w:r w:rsidRPr="004F6CDE">
        <w:rPr>
          <w:noProof/>
        </w:rPr>
        <w:fldChar w:fldCharType="end"/>
      </w:r>
    </w:p>
    <w:p w14:paraId="759952C7" w14:textId="77777777" w:rsidR="00536F21" w:rsidRDefault="00536F21">
      <w:pPr>
        <w:spacing w:after="200" w:line="276" w:lineRule="auto"/>
        <w:rPr>
          <w:noProof/>
          <w:sz w:val="24"/>
        </w:rPr>
      </w:pPr>
      <w:r>
        <w:rPr>
          <w:noProof/>
        </w:rPr>
        <w:br w:type="page"/>
      </w:r>
    </w:p>
    <w:p w14:paraId="5640D8E1" w14:textId="77777777" w:rsidR="00297DC8" w:rsidRPr="004F6CDE" w:rsidRDefault="00F82B9B" w:rsidP="00644ECF">
      <w:pPr>
        <w:pStyle w:val="Heading1"/>
        <w:numPr>
          <w:ilvl w:val="0"/>
          <w:numId w:val="0"/>
        </w:numPr>
      </w:pPr>
      <w:bookmarkStart w:id="0" w:name="_Toc444348434"/>
      <w:r w:rsidRPr="004F6CDE">
        <w:lastRenderedPageBreak/>
        <w:t>Figures</w:t>
      </w:r>
      <w:bookmarkEnd w:id="0"/>
    </w:p>
    <w:p w14:paraId="498FA7EE" w14:textId="77777777" w:rsidR="00C80451" w:rsidRDefault="00C265C6">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Figure" </w:instrText>
      </w:r>
      <w:r w:rsidRPr="004F6CDE">
        <w:rPr>
          <w:lang w:val="en-GB"/>
        </w:rPr>
        <w:fldChar w:fldCharType="separate"/>
      </w:r>
      <w:r w:rsidR="00C80451" w:rsidRPr="00174237">
        <w:rPr>
          <w:noProof/>
          <w:lang w:val="en-GB"/>
        </w:rPr>
        <w:t>Figure 1 Hellingrath Task model for IT-systems of SCM</w:t>
      </w:r>
      <w:r w:rsidR="00C80451">
        <w:rPr>
          <w:noProof/>
        </w:rPr>
        <w:tab/>
      </w:r>
      <w:r w:rsidR="00C80451">
        <w:rPr>
          <w:noProof/>
        </w:rPr>
        <w:fldChar w:fldCharType="begin"/>
      </w:r>
      <w:r w:rsidR="00C80451">
        <w:rPr>
          <w:noProof/>
        </w:rPr>
        <w:instrText xml:space="preserve"> PAGEREF _Toc444346691 \h </w:instrText>
      </w:r>
      <w:r w:rsidR="00C80451">
        <w:rPr>
          <w:noProof/>
        </w:rPr>
      </w:r>
      <w:r w:rsidR="00C80451">
        <w:rPr>
          <w:noProof/>
        </w:rPr>
        <w:fldChar w:fldCharType="separate"/>
      </w:r>
      <w:r w:rsidR="00C80451">
        <w:rPr>
          <w:noProof/>
        </w:rPr>
        <w:t>6</w:t>
      </w:r>
      <w:r w:rsidR="00C80451">
        <w:rPr>
          <w:noProof/>
        </w:rPr>
        <w:fldChar w:fldCharType="end"/>
      </w:r>
    </w:p>
    <w:p w14:paraId="272A1ED1" w14:textId="77777777" w:rsidR="00C80451" w:rsidRDefault="00C80451">
      <w:pPr>
        <w:pStyle w:val="TableofFigures"/>
        <w:rPr>
          <w:rFonts w:asciiTheme="minorHAnsi" w:eastAsiaTheme="minorEastAsia" w:hAnsiTheme="minorHAnsi" w:cstheme="minorBidi"/>
          <w:noProof/>
          <w:szCs w:val="24"/>
          <w:lang w:val="en-US" w:eastAsia="en-US"/>
        </w:rPr>
      </w:pPr>
      <w:r w:rsidRPr="00174237">
        <w:rPr>
          <w:noProof/>
          <w:lang w:val="en-GB"/>
        </w:rPr>
        <w:t>Figure 2 Task model for Production planning and control based on (Schuh and Gierth 2006)</w:t>
      </w:r>
      <w:r>
        <w:rPr>
          <w:noProof/>
        </w:rPr>
        <w:tab/>
      </w:r>
      <w:r>
        <w:rPr>
          <w:noProof/>
        </w:rPr>
        <w:fldChar w:fldCharType="begin"/>
      </w:r>
      <w:r>
        <w:rPr>
          <w:noProof/>
        </w:rPr>
        <w:instrText xml:space="preserve"> PAGEREF _Toc444346692 \h </w:instrText>
      </w:r>
      <w:r>
        <w:rPr>
          <w:noProof/>
        </w:rPr>
      </w:r>
      <w:r>
        <w:rPr>
          <w:noProof/>
        </w:rPr>
        <w:fldChar w:fldCharType="separate"/>
      </w:r>
      <w:r>
        <w:rPr>
          <w:noProof/>
        </w:rPr>
        <w:t>8</w:t>
      </w:r>
      <w:r>
        <w:rPr>
          <w:noProof/>
        </w:rPr>
        <w:fldChar w:fldCharType="end"/>
      </w:r>
    </w:p>
    <w:p w14:paraId="15ED0B19" w14:textId="77777777" w:rsidR="00C80451" w:rsidRDefault="00C80451">
      <w:pPr>
        <w:pStyle w:val="TableofFigures"/>
        <w:rPr>
          <w:rFonts w:asciiTheme="minorHAnsi" w:eastAsiaTheme="minorEastAsia" w:hAnsiTheme="minorHAnsi" w:cstheme="minorBidi"/>
          <w:noProof/>
          <w:szCs w:val="24"/>
          <w:lang w:val="en-US" w:eastAsia="en-US"/>
        </w:rPr>
      </w:pPr>
      <w:r>
        <w:rPr>
          <w:noProof/>
        </w:rPr>
        <w:t xml:space="preserve">Figure 3 </w:t>
      </w:r>
      <w:r w:rsidRPr="00174237">
        <w:rPr>
          <w:noProof/>
          <w:lang w:val="en-GB"/>
        </w:rPr>
        <w:t>Interplay of CPPS and Human (adapted from Gorecky et al. 2014)</w:t>
      </w:r>
      <w:r>
        <w:rPr>
          <w:noProof/>
        </w:rPr>
        <w:tab/>
      </w:r>
      <w:r>
        <w:rPr>
          <w:noProof/>
        </w:rPr>
        <w:fldChar w:fldCharType="begin"/>
      </w:r>
      <w:r>
        <w:rPr>
          <w:noProof/>
        </w:rPr>
        <w:instrText xml:space="preserve"> PAGEREF _Toc444346693 \h </w:instrText>
      </w:r>
      <w:r>
        <w:rPr>
          <w:noProof/>
        </w:rPr>
      </w:r>
      <w:r>
        <w:rPr>
          <w:noProof/>
        </w:rPr>
        <w:fldChar w:fldCharType="separate"/>
      </w:r>
      <w:r>
        <w:rPr>
          <w:noProof/>
        </w:rPr>
        <w:t>16</w:t>
      </w:r>
      <w:r>
        <w:rPr>
          <w:noProof/>
        </w:rPr>
        <w:fldChar w:fldCharType="end"/>
      </w:r>
    </w:p>
    <w:p w14:paraId="6AE263E8" w14:textId="77777777" w:rsidR="001944D3" w:rsidRPr="004F6CDE" w:rsidRDefault="00C265C6" w:rsidP="00EC6FC8">
      <w:pPr>
        <w:pStyle w:val="BasicText"/>
      </w:pPr>
      <w:r w:rsidRPr="004F6CDE">
        <w:fldChar w:fldCharType="end"/>
      </w:r>
    </w:p>
    <w:p w14:paraId="10CD1C03" w14:textId="0A1FA469" w:rsidR="00EC6FC8" w:rsidRPr="004F6CDE" w:rsidRDefault="001944D3" w:rsidP="00EC6FC8">
      <w:pPr>
        <w:pStyle w:val="BasicText"/>
        <w:rPr>
          <w:b/>
          <w:sz w:val="28"/>
          <w:szCs w:val="28"/>
        </w:rPr>
      </w:pPr>
      <w:r w:rsidRPr="004F6CDE">
        <w:rPr>
          <w:b/>
          <w:sz w:val="28"/>
          <w:szCs w:val="28"/>
        </w:rPr>
        <w:t>Tables</w:t>
      </w:r>
    </w:p>
    <w:p w14:paraId="2FF86CAF" w14:textId="77777777" w:rsidR="00C80451" w:rsidRDefault="001944D3">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Table" </w:instrText>
      </w:r>
      <w:r w:rsidRPr="004F6CDE">
        <w:rPr>
          <w:lang w:val="en-GB"/>
        </w:rPr>
        <w:fldChar w:fldCharType="separate"/>
      </w:r>
      <w:r w:rsidR="00C80451" w:rsidRPr="00B3159A">
        <w:rPr>
          <w:noProof/>
          <w:lang w:val="en-GB"/>
        </w:rPr>
        <w:t>Table 1 Tasks of Process and Production Planning adapted from (Lachenmaier et al. 2015)</w:t>
      </w:r>
      <w:r w:rsidR="00C80451">
        <w:rPr>
          <w:noProof/>
        </w:rPr>
        <w:tab/>
      </w:r>
      <w:r w:rsidR="00C80451">
        <w:rPr>
          <w:noProof/>
        </w:rPr>
        <w:fldChar w:fldCharType="begin"/>
      </w:r>
      <w:r w:rsidR="00C80451">
        <w:rPr>
          <w:noProof/>
        </w:rPr>
        <w:instrText xml:space="preserve"> PAGEREF _Toc444346695 \h </w:instrText>
      </w:r>
      <w:r w:rsidR="00C80451">
        <w:rPr>
          <w:noProof/>
        </w:rPr>
      </w:r>
      <w:r w:rsidR="00C80451">
        <w:rPr>
          <w:noProof/>
        </w:rPr>
        <w:fldChar w:fldCharType="separate"/>
      </w:r>
      <w:r w:rsidR="00C80451">
        <w:rPr>
          <w:noProof/>
        </w:rPr>
        <w:t>24</w:t>
      </w:r>
      <w:r w:rsidR="00C80451">
        <w:rPr>
          <w:noProof/>
        </w:rPr>
        <w:fldChar w:fldCharType="end"/>
      </w:r>
    </w:p>
    <w:p w14:paraId="1416D602" w14:textId="77777777" w:rsidR="00C20238" w:rsidRPr="004F6CDE" w:rsidRDefault="001944D3" w:rsidP="00297DC8">
      <w:pPr>
        <w:pStyle w:val="BasicText"/>
        <w:sectPr w:rsidR="00C20238" w:rsidRPr="004F6CD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r w:rsidRPr="004F6CDE">
        <w:fldChar w:fldCharType="end"/>
      </w:r>
    </w:p>
    <w:p w14:paraId="4B1CB523" w14:textId="2CE19CA0" w:rsidR="00EE7A9A" w:rsidRPr="004F6CDE" w:rsidRDefault="001B78B3" w:rsidP="00297DC8">
      <w:pPr>
        <w:pStyle w:val="Heading1"/>
      </w:pPr>
      <w:bookmarkStart w:id="1" w:name="_Toc444348435"/>
      <w:r w:rsidRPr="004F6CDE">
        <w:lastRenderedPageBreak/>
        <w:t>Introduction</w:t>
      </w:r>
      <w:bookmarkEnd w:id="1"/>
    </w:p>
    <w:p w14:paraId="40080C01" w14:textId="0500EEE2" w:rsidR="00511C83" w:rsidRPr="004F6CDE" w:rsidRDefault="00AF4B1F" w:rsidP="00AF4B1F">
      <w:pPr>
        <w:pStyle w:val="BasicText"/>
      </w:pPr>
      <w:r w:rsidRPr="004F6CDE">
        <w:t>The following thesis is structured as follows.</w:t>
      </w:r>
    </w:p>
    <w:p w14:paraId="1B9BA7E7" w14:textId="762393B5" w:rsidR="00317B50" w:rsidRPr="004F6CDE" w:rsidRDefault="00AF4B1F" w:rsidP="00AF4B1F">
      <w:pPr>
        <w:pStyle w:val="BasicText"/>
      </w:pPr>
      <w:r w:rsidRPr="004F6CDE">
        <w:t>In the first part, the reader is p</w:t>
      </w:r>
      <w:r w:rsidR="00317B50" w:rsidRPr="004F6CDE">
        <w:t>resented with an introduction into</w:t>
      </w:r>
      <w:r w:rsidRPr="004F6CDE">
        <w:t xml:space="preserve"> the research topic and </w:t>
      </w:r>
      <w:r w:rsidR="00317B50" w:rsidRPr="004F6CDE">
        <w:t>a motivation for</w:t>
      </w:r>
      <w:r w:rsidRPr="004F6CDE">
        <w:t xml:space="preserve"> the n</w:t>
      </w:r>
      <w:r w:rsidR="00317B50" w:rsidRPr="004F6CDE">
        <w:t>eed of</w:t>
      </w:r>
      <w:r w:rsidRPr="004F6CDE">
        <w:t xml:space="preserve"> research in this area. </w:t>
      </w:r>
      <w:r w:rsidR="00317B50" w:rsidRPr="004F6CDE">
        <w:t>The outcome of this section shall be an idea, why it is necessary that one should perform further investigation. The second part contains presents the research method used in this thesis. As the thesis concludes with an evaluation result of available software packages regarding the degree of matching the facilitated requirements it is necessary to follow a formal method.</w:t>
      </w:r>
    </w:p>
    <w:p w14:paraId="5EC99344" w14:textId="05A07644" w:rsidR="00317B50" w:rsidRPr="004F6CDE" w:rsidRDefault="00317B50" w:rsidP="00AF4B1F">
      <w:pPr>
        <w:pStyle w:val="BasicText"/>
      </w:pPr>
      <w:r w:rsidRPr="004F6CDE">
        <w:t xml:space="preserve">The third part shall lay the foundations and provides the reader with a short roundup of the key concepts used in the </w:t>
      </w:r>
      <w:r w:rsidR="008766B5" w:rsidRPr="004F6CDE">
        <w:t xml:space="preserve">seminar </w:t>
      </w:r>
      <w:r w:rsidRPr="004F6CDE">
        <w:t>thesis.</w:t>
      </w:r>
    </w:p>
    <w:p w14:paraId="0C7386F6" w14:textId="4821AF9C" w:rsidR="00A10FAF" w:rsidRPr="004F6CDE" w:rsidRDefault="00A10FAF" w:rsidP="00AF4B1F">
      <w:pPr>
        <w:pStyle w:val="BasicText"/>
      </w:pPr>
      <w:r w:rsidRPr="004F6CDE">
        <w:t>The fourth part presents requiremen</w:t>
      </w:r>
      <w:r w:rsidR="002D3BDF" w:rsidRPr="004F6CDE">
        <w:t>ts an information system</w:t>
      </w:r>
      <w:r w:rsidR="00575ED4" w:rsidRPr="004F6CDE">
        <w:t xml:space="preserve"> </w:t>
      </w:r>
      <w:r w:rsidRPr="004F6CDE">
        <w:t>has to satisfy in order to implement decentralized planning approaches</w:t>
      </w:r>
      <w:r w:rsidR="00211381" w:rsidRPr="004F6CDE">
        <w:t>. This part will exclusively focus on the requirements stemming</w:t>
      </w:r>
      <w:r w:rsidR="0055232E" w:rsidRPr="004F6CDE">
        <w:t xml:space="preserve"> onto applications, processes, organizational structures and the human in between of these.</w:t>
      </w:r>
    </w:p>
    <w:p w14:paraId="2F3A3DB9" w14:textId="1CC98CE0" w:rsidR="00A532E8" w:rsidRPr="004F6CDE" w:rsidRDefault="00A532E8" w:rsidP="00AF4B1F">
      <w:pPr>
        <w:pStyle w:val="BasicText"/>
      </w:pPr>
      <w:r w:rsidRPr="004F6CDE">
        <w:t>The fifth part shortly presents the results of the market research, then transforms the obtained requirements into evaluation criteria which the following market research is mapping against.</w:t>
      </w:r>
    </w:p>
    <w:p w14:paraId="685EBF6A" w14:textId="2AC9E4DA" w:rsidR="00A532E8" w:rsidRPr="004F6CDE" w:rsidRDefault="00A532E8" w:rsidP="00AF4B1F">
      <w:pPr>
        <w:pStyle w:val="BasicText"/>
      </w:pPr>
      <w:r w:rsidRPr="004F6CDE">
        <w:t>The seminar thesis concludes with the the result of the evaluation</w:t>
      </w:r>
      <w:r w:rsidR="001D271E" w:rsidRPr="004F6CDE">
        <w:t xml:space="preserve"> and clarifies the limitations of available software packages</w:t>
      </w:r>
    </w:p>
    <w:p w14:paraId="42ADAB91" w14:textId="77777777" w:rsidR="00317B50" w:rsidRPr="004F6CDE" w:rsidRDefault="00317B50" w:rsidP="00AF4B1F">
      <w:pPr>
        <w:pStyle w:val="BasicText"/>
      </w:pPr>
    </w:p>
    <w:p w14:paraId="22412A49" w14:textId="18B5CFC0" w:rsidR="001B78B3" w:rsidRPr="004F6CDE" w:rsidRDefault="001B78B3" w:rsidP="001B78B3">
      <w:pPr>
        <w:pStyle w:val="Heading1"/>
      </w:pPr>
      <w:bookmarkStart w:id="2" w:name="_Toc444348436"/>
      <w:r w:rsidRPr="004F6CDE">
        <w:lastRenderedPageBreak/>
        <w:t>Foundation</w:t>
      </w:r>
      <w:r w:rsidR="00E3012D" w:rsidRPr="004F6CDE">
        <w:t>s</w:t>
      </w:r>
      <w:bookmarkEnd w:id="2"/>
    </w:p>
    <w:p w14:paraId="0B52B273" w14:textId="5BD8450B" w:rsidR="00A70533" w:rsidRPr="004F6CDE" w:rsidRDefault="00A70533" w:rsidP="00A70533">
      <w:pPr>
        <w:pStyle w:val="Heading2"/>
      </w:pPr>
      <w:bookmarkStart w:id="3" w:name="_Toc444348437"/>
      <w:r w:rsidRPr="004F6CDE">
        <w:t>Industrie 4.0</w:t>
      </w:r>
      <w:bookmarkEnd w:id="3"/>
    </w:p>
    <w:p w14:paraId="793701AF" w14:textId="03DAC92D" w:rsidR="006A5997" w:rsidRPr="004F6CDE" w:rsidRDefault="00A2002B" w:rsidP="008E51C6">
      <w:pPr>
        <w:pStyle w:val="BasicText"/>
      </w:pPr>
      <w:r w:rsidRPr="004F6CDE">
        <w:t>The term “Industrie 4.0” has been coined by the German Government to facilitate innovations regarding the digitalization of the industry sector.</w:t>
      </w:r>
      <w:r w:rsidR="00D61609" w:rsidRPr="004F6CDE">
        <w:t xml:space="preserve"> There are three major challenges, the initiative is going to tackle. Up first there is an increasing demand of customized products, whereas the life cycle of them tend to shorter. Both challenges are combined with </w:t>
      </w:r>
      <w:r w:rsidR="00276EFC" w:rsidRPr="004F6CDE">
        <w:t xml:space="preserve">a rise in complexity of </w:t>
      </w:r>
      <w:r w:rsidR="00D61609" w:rsidRPr="004F6CDE">
        <w:t xml:space="preserve">products and the </w:t>
      </w:r>
      <w:r w:rsidR="00276EFC" w:rsidRPr="004F6CDE">
        <w:t>activities</w:t>
      </w:r>
      <w:r w:rsidR="00D61609" w:rsidRPr="004F6CDE">
        <w:t xml:space="preserve"> to manufacture them </w:t>
      </w:r>
      <w:r w:rsidR="00D61609" w:rsidRPr="004F6CDE">
        <w:fldChar w:fldCharType="begin" w:fldLock="1"/>
      </w:r>
      <w:r w:rsidR="00522B45"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D61609" w:rsidRPr="004F6CDE">
        <w:fldChar w:fldCharType="separate"/>
      </w:r>
      <w:r w:rsidR="00D61609" w:rsidRPr="004F6CDE">
        <w:rPr>
          <w:noProof/>
        </w:rPr>
        <w:t>(Hirsch-Kreinsen and Weyer 2014, p. 6)</w:t>
      </w:r>
      <w:r w:rsidR="00D61609" w:rsidRPr="004F6CDE">
        <w:fldChar w:fldCharType="end"/>
      </w:r>
      <w:r w:rsidR="00D61609" w:rsidRPr="004F6CDE">
        <w:t>.</w:t>
      </w:r>
      <w:r w:rsidR="001912A1" w:rsidRPr="004F6CDE">
        <w:t xml:space="preserve"> </w:t>
      </w:r>
      <w:r w:rsidRPr="004F6CDE">
        <w:t>As Germany has a</w:t>
      </w:r>
      <w:r w:rsidR="00D45BB9" w:rsidRPr="004F6CDE">
        <w:t>n</w:t>
      </w:r>
      <w:r w:rsidR="00DE0974" w:rsidRPr="004F6CDE">
        <w:t xml:space="preserve"> outstanding</w:t>
      </w:r>
      <w:r w:rsidRPr="004F6CDE">
        <w:t xml:space="preserve"> high </w:t>
      </w:r>
      <w:r w:rsidR="00671060" w:rsidRPr="004F6CDE">
        <w:t>amount</w:t>
      </w:r>
      <w:r w:rsidRPr="004F6CDE">
        <w:t xml:space="preserve"> of </w:t>
      </w:r>
      <w:r w:rsidR="00671060" w:rsidRPr="004F6CDE">
        <w:t xml:space="preserve">GDP accounting to the </w:t>
      </w:r>
      <w:r w:rsidRPr="004F6CDE">
        <w:t>industry</w:t>
      </w:r>
      <w:r w:rsidR="00671060" w:rsidRPr="004F6CDE">
        <w:t xml:space="preserve"> sector</w:t>
      </w:r>
      <w:r w:rsidR="0027435C" w:rsidRPr="004F6CDE">
        <w:t xml:space="preserve"> (stable since German Reunion at approx. 25%)</w:t>
      </w:r>
      <w:r w:rsidRPr="004F6CDE">
        <w:t xml:space="preserve"> compared to other members of the European Union, the initiative</w:t>
      </w:r>
      <w:r w:rsidR="001912A1" w:rsidRPr="004F6CDE">
        <w:t>’s goal is to</w:t>
      </w:r>
      <w:r w:rsidRPr="004F6CDE">
        <w:t xml:space="preserve"> </w:t>
      </w:r>
      <w:r w:rsidR="00C070F7" w:rsidRPr="004F6CDE">
        <w:t xml:space="preserve">create a competitive advantage </w:t>
      </w:r>
      <w:r w:rsidR="007C2003" w:rsidRPr="004F6CDE">
        <w:t>for produc</w:t>
      </w:r>
      <w:r w:rsidR="001912A1" w:rsidRPr="004F6CDE">
        <w:t xml:space="preserve">ing goods </w:t>
      </w:r>
      <w:r w:rsidR="007C2003" w:rsidRPr="004F6CDE">
        <w:t>in Germany</w:t>
      </w:r>
      <w:r w:rsidR="00B44C9B" w:rsidRPr="004F6CDE">
        <w:t xml:space="preserve"> </w:t>
      </w:r>
      <w:r w:rsidR="00B44C9B" w:rsidRPr="004F6CDE">
        <w:fldChar w:fldCharType="begin" w:fldLock="1"/>
      </w:r>
      <w:r w:rsidR="008F0D9E" w:rsidRPr="004F6CDE">
        <w:instrText>ADDIN CSL_CITATION { "citationItems" : [ { "id" : "ITEM-1", "itemData" : { "abstract" : "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 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Brettel", "given" : "Malte", "non-dropping-particle" : "", "parse-names" : false, "suffix" : "" }, { "dropping-particle" : "", "family" : "Friederichsen", "given" : "Niklas", "non-dropping-particle" : "", "parse-names" : false, "suffix" : "" }, { "dropping-particle" : "", "family" : "Keller", "given" : "Michael", "non-dropping-particle" : "", "parse-names" : false, "suffix" : "" }, { "dropping-particle" : "", "family" : "Rosenberg", "given" : "Marius", "non-dropping-particle" : "", "parse-names" : false, "suffix" : "" } ], "container-title" : "International Journal of Mechanical, Aerospace, Industrial and Mechatronics Engineering", "id" : "ITEM-1", "issue" : "1", "issued" : { "date-parts" : [ [ "2014" ] ] }, "page" : "37-44", "title" : "How Virtualization , Decentralization and Network Building Change the Manufacturing Landscape: An Industry 4.0 Perspective", "type" : "article-journal", "volume" : "8" }, "locator" : "1", "uris" : [ "http://www.mendeley.com/documents/?uuid=25a61901-c5e6-4ded-a1fb-cb6f0c69a103" ] } ], "mendeley" : { "formattedCitation" : "(Brettel et al. 2014, p. 1)", "plainTextFormattedCitation" : "(Brettel et al. 2014, p. 1)", "previouslyFormattedCitation" : "(Brettel et al. 2014, p. 1)" }, "properties" : { "noteIndex" : 0 }, "schema" : "https://github.com/citation-style-language/schema/raw/master/csl-citation.json" }</w:instrText>
      </w:r>
      <w:r w:rsidR="00B44C9B" w:rsidRPr="004F6CDE">
        <w:fldChar w:fldCharType="separate"/>
      </w:r>
      <w:r w:rsidR="00B44C9B" w:rsidRPr="004F6CDE">
        <w:rPr>
          <w:noProof/>
        </w:rPr>
        <w:t>(Brettel et al. 2014, p. 1)</w:t>
      </w:r>
      <w:r w:rsidR="00B44C9B" w:rsidRPr="004F6CDE">
        <w:fldChar w:fldCharType="end"/>
      </w:r>
      <w:r w:rsidR="007C2003" w:rsidRPr="004F6CDE">
        <w:t>.</w:t>
      </w:r>
      <w:r w:rsidR="00D61609" w:rsidRPr="004F6CDE">
        <w:t xml:space="preserve"> </w:t>
      </w:r>
    </w:p>
    <w:p w14:paraId="1E5B27AD" w14:textId="724E9A2E" w:rsidR="006A5997" w:rsidRPr="004F6CDE" w:rsidRDefault="006A5997" w:rsidP="008E51C6">
      <w:pPr>
        <w:pStyle w:val="BasicText"/>
      </w:pPr>
      <w:r w:rsidRPr="004F6CDE">
        <w:t>In general the term refers to a combination of basic technologies (such as RFID) and basic concepts (such as the Smart Factory, Digital Factory or Cyber-Physical Systems) using a layer of real-time communication</w:t>
      </w:r>
      <w:r w:rsidR="00794B79" w:rsidRPr="004F6CDE">
        <w:t xml:space="preserve"> between products and manufacturing units to </w:t>
      </w:r>
      <w:r w:rsidR="004334F0" w:rsidRPr="004F6CDE">
        <w:t xml:space="preserve">enable </w:t>
      </w:r>
      <w:r w:rsidR="00794B79" w:rsidRPr="004F6CDE">
        <w:t xml:space="preserve">a self-organized production </w:t>
      </w:r>
      <w:r w:rsidR="004334F0" w:rsidRPr="004F6CDE">
        <w:t>exceeding boundaries of companies</w:t>
      </w:r>
      <w:r w:rsidR="00794B79" w:rsidRPr="004F6CDE">
        <w:t xml:space="preserve"> </w:t>
      </w:r>
      <w:r w:rsidR="00794B79" w:rsidRPr="004F6CDE">
        <w:fldChar w:fldCharType="begin" w:fldLock="1"/>
      </w:r>
      <w:r w:rsidR="008730D2"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uris" : [ "http://www.mendeley.com/documents/?uuid=4f11a24b-66ec-41bc-93ac-570351546ffc" ] } ], "mendeley" : { "formattedCitation" : "(Lachenmaier et al. 2015)", "plainTextFormattedCitation" : "(Lachenmaier et al. 2015)", "previouslyFormattedCitation" : "(Lachenmaier et al. 2015)" }, "properties" : { "noteIndex" : 0 }, "schema" : "https://github.com/citation-style-language/schema/raw/master/csl-citation.json" }</w:instrText>
      </w:r>
      <w:r w:rsidR="00794B79" w:rsidRPr="004F6CDE">
        <w:fldChar w:fldCharType="separate"/>
      </w:r>
      <w:r w:rsidR="00794B79" w:rsidRPr="004F6CDE">
        <w:rPr>
          <w:noProof/>
        </w:rPr>
        <w:t>(Lachenmaier et al. 2015)</w:t>
      </w:r>
      <w:r w:rsidR="00794B79" w:rsidRPr="004F6CDE">
        <w:fldChar w:fldCharType="end"/>
      </w:r>
      <w:r w:rsidRPr="004F6CDE">
        <w:t xml:space="preserve">. </w:t>
      </w:r>
    </w:p>
    <w:p w14:paraId="14E67824" w14:textId="1FED3DD2" w:rsidR="007E32B4" w:rsidRPr="004F6CDE" w:rsidRDefault="007E32B4" w:rsidP="008E51C6">
      <w:pPr>
        <w:pStyle w:val="BasicText"/>
      </w:pPr>
      <w:r w:rsidRPr="004F6CDE">
        <w:t>Though different perspectives exist on “Industrie 4.0”, this thesis will focus on production where intelligent machines and products are engaged to continuously adapt the production process according to newest knowledge</w:t>
      </w:r>
      <w:r w:rsidR="008730D2" w:rsidRPr="004F6CDE">
        <w:t>.</w:t>
      </w:r>
      <w:r w:rsidR="00D04A85">
        <w:t xml:space="preserve"> </w:t>
      </w:r>
    </w:p>
    <w:p w14:paraId="7DBE222A" w14:textId="13670E15" w:rsidR="00D21437" w:rsidRPr="004F6CDE" w:rsidRDefault="00D21437" w:rsidP="00D21437">
      <w:pPr>
        <w:pStyle w:val="Subheading1"/>
      </w:pPr>
      <w:r w:rsidRPr="004F6CDE">
        <w:t>Maturity towards “Industrie 4.0”</w:t>
      </w:r>
    </w:p>
    <w:p w14:paraId="5582A8D7" w14:textId="79AA4997" w:rsidR="001A1C44" w:rsidRPr="004F6CDE" w:rsidRDefault="000D33A5" w:rsidP="008E51C6">
      <w:pPr>
        <w:pStyle w:val="BasicText"/>
      </w:pPr>
      <w:r w:rsidRPr="004F6CDE">
        <w:t>Companies implementing i</w:t>
      </w:r>
      <w:r w:rsidR="008730D2" w:rsidRPr="004F6CDE">
        <w:t xml:space="preserve">nnovations delivered by the initiative can be assigned to different stages, as </w:t>
      </w:r>
      <w:r w:rsidR="008730D2" w:rsidRPr="004F6CDE">
        <w:rPr>
          <w:rStyle w:val="BasicCharSmallCapitals"/>
        </w:rPr>
        <w:t xml:space="preserve">Schlick et al. </w:t>
      </w:r>
      <w:r w:rsidR="008730D2" w:rsidRPr="004F6CDE">
        <w:t xml:space="preserve">proposed. The authors described </w:t>
      </w:r>
      <w:r w:rsidR="001A1C44" w:rsidRPr="004F6CDE">
        <w:t>4 stages of</w:t>
      </w:r>
      <w:r w:rsidR="00DF05F0" w:rsidRPr="004F6CDE">
        <w:t xml:space="preserve"> different maturity</w:t>
      </w:r>
      <w:r w:rsidRPr="004F6CDE">
        <w:t xml:space="preserve"> towards “Industrie 4.0”</w:t>
      </w:r>
      <w:r w:rsidR="00DF05F0" w:rsidRPr="004F6CDE">
        <w:t>. Each stage describes a to-be state regarding the level of interconnecte</w:t>
      </w:r>
      <w:r w:rsidR="00F430E9" w:rsidRPr="004F6CDE">
        <w:t xml:space="preserve">dness and obtained intelligence. A successive </w:t>
      </w:r>
      <w:r w:rsidR="00841B08" w:rsidRPr="004F6CDE">
        <w:t xml:space="preserve">stage </w:t>
      </w:r>
      <w:r w:rsidR="00F430E9" w:rsidRPr="004F6CDE">
        <w:t>incorporates innovations described in the preceding one</w:t>
      </w:r>
      <w:r w:rsidR="00241C42" w:rsidRPr="004F6CDE">
        <w:t xml:space="preserve"> </w:t>
      </w:r>
      <w:r w:rsidR="00241C42" w:rsidRPr="004F6CDE">
        <w:fldChar w:fldCharType="begin" w:fldLock="1"/>
      </w:r>
      <w:r w:rsidR="00BD7966"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241C42" w:rsidRPr="004F6CDE">
        <w:fldChar w:fldCharType="separate"/>
      </w:r>
      <w:r w:rsidR="00241C42" w:rsidRPr="004F6CDE">
        <w:rPr>
          <w:noProof/>
        </w:rPr>
        <w:t>(Schlick et al. 2014)</w:t>
      </w:r>
      <w:r w:rsidR="00241C42" w:rsidRPr="004F6CDE">
        <w:fldChar w:fldCharType="end"/>
      </w:r>
      <w:r w:rsidR="00F430E9" w:rsidRPr="004F6CDE">
        <w:t>.</w:t>
      </w:r>
    </w:p>
    <w:p w14:paraId="49B36854" w14:textId="19EA339A" w:rsidR="00DF05F0" w:rsidRPr="004F6CDE" w:rsidRDefault="00DF05F0" w:rsidP="008E51C6">
      <w:pPr>
        <w:pStyle w:val="BasicText"/>
      </w:pPr>
      <w:r w:rsidRPr="004F6CDE">
        <w:t>The first stage named “communication and distributed functionality” depicts the factory as a network of mechatronic systems and humans. A major deliverable of this stage is to resolve the “hierarchy of communication” as the authors named it. This addresses the issue, that insights for example obtained at the shop-floor level are not passed to the upmost level and vice versa, therefore kills the potential for self-improvement.</w:t>
      </w:r>
    </w:p>
    <w:p w14:paraId="20B34EFE" w14:textId="2E0061B7" w:rsidR="00DF05F0" w:rsidRPr="004F6CDE" w:rsidRDefault="00DF05F0" w:rsidP="008E51C6">
      <w:pPr>
        <w:pStyle w:val="BasicText"/>
      </w:pPr>
      <w:r w:rsidRPr="004F6CDE">
        <w:t>The second stage named “Adaption and Autonomy” depicts a factory which is capable of a self-organized configuration at run-time. The factory is smart</w:t>
      </w:r>
      <w:r w:rsidR="000D33A5" w:rsidRPr="004F6CDE">
        <w:t xml:space="preserve"> in a way that</w:t>
      </w:r>
      <w:r w:rsidRPr="004F6CDE">
        <w:t xml:space="preserve"> given a numerical goal </w:t>
      </w:r>
      <w:r w:rsidR="000D33A5" w:rsidRPr="004F6CDE">
        <w:t>it</w:t>
      </w:r>
      <w:r w:rsidRPr="004F6CDE">
        <w:t xml:space="preserve"> can organize th</w:t>
      </w:r>
      <w:r w:rsidR="000D33A5" w:rsidRPr="004F6CDE">
        <w:t>e production process on its own reaching the optimal state.</w:t>
      </w:r>
    </w:p>
    <w:p w14:paraId="3E390EFA" w14:textId="71D14112" w:rsidR="000D33A5" w:rsidRPr="004F6CDE" w:rsidRDefault="000D33A5" w:rsidP="008E51C6">
      <w:pPr>
        <w:pStyle w:val="BasicText"/>
      </w:pPr>
      <w:r w:rsidRPr="004F6CDE">
        <w:lastRenderedPageBreak/>
        <w:t xml:space="preserve">The third stage named “Context-aware cognitive network of machines” refers to a dynamic adaption of parameters used in production according to influences </w:t>
      </w:r>
      <w:r w:rsidR="00F612C0" w:rsidRPr="004F6CDE">
        <w:t xml:space="preserve">out </w:t>
      </w:r>
      <w:r w:rsidRPr="004F6CDE">
        <w:t xml:space="preserve">of the environment the network </w:t>
      </w:r>
      <w:r w:rsidR="000B4678" w:rsidRPr="004F6CDE">
        <w:t>resides in</w:t>
      </w:r>
      <w:r w:rsidRPr="004F6CDE">
        <w:t>. Those parameters could be manufacturing time or resource utilization.</w:t>
      </w:r>
    </w:p>
    <w:p w14:paraId="0D9BE522" w14:textId="772C5863" w:rsidR="00F430E9" w:rsidRPr="004F6CDE" w:rsidRDefault="00F430E9" w:rsidP="008E51C6">
      <w:pPr>
        <w:pStyle w:val="BasicText"/>
      </w:pPr>
      <w:r w:rsidRPr="004F6CDE">
        <w:t>The final stage named “self-optimizing production systems”</w:t>
      </w:r>
      <w:r w:rsidR="00841B08" w:rsidRPr="004F6CDE">
        <w:t xml:space="preserve"> is capable of autonomously defining quality and productivity goals for each activity of the production process. Allowing the entire optimization of the value chain </w:t>
      </w:r>
      <w:r w:rsidR="00BB6135" w:rsidRPr="004F6CDE">
        <w:t>a</w:t>
      </w:r>
      <w:r w:rsidR="00841B08" w:rsidRPr="004F6CDE">
        <w:t xml:space="preserve"> company is residing in. The stage heavily draws on data processing and analysis capabilities to simulate, predict and evaluate different possible </w:t>
      </w:r>
      <w:r w:rsidR="00611292" w:rsidRPr="004F6CDE">
        <w:t>statu</w:t>
      </w:r>
      <w:r w:rsidR="00B55001" w:rsidRPr="004F6CDE">
        <w:t>s</w:t>
      </w:r>
      <w:r w:rsidR="00841B08" w:rsidRPr="004F6CDE">
        <w:t xml:space="preserve"> the production </w:t>
      </w:r>
      <w:r w:rsidR="00BB6135" w:rsidRPr="004F6CDE">
        <w:t>can enter.</w:t>
      </w:r>
    </w:p>
    <w:p w14:paraId="1B4B68DE" w14:textId="0A96DABD" w:rsidR="002C00FD" w:rsidRPr="004F6CDE" w:rsidRDefault="002C00FD" w:rsidP="008E51C6">
      <w:pPr>
        <w:pStyle w:val="BasicText"/>
      </w:pPr>
      <w:r w:rsidRPr="004F6CDE">
        <w:t xml:space="preserve">The authors </w:t>
      </w:r>
      <w:r w:rsidR="00A173B1" w:rsidRPr="004F6CDE">
        <w:t xml:space="preserve">final </w:t>
      </w:r>
      <w:r w:rsidRPr="004F6CDE">
        <w:t xml:space="preserve">evaluation states, that current companies are residing </w:t>
      </w:r>
      <w:r w:rsidR="00A173B1" w:rsidRPr="004F6CDE">
        <w:t xml:space="preserve">in the </w:t>
      </w:r>
      <w:r w:rsidRPr="004F6CDE">
        <w:t xml:space="preserve">first stage. </w:t>
      </w:r>
      <w:r w:rsidR="004963A8" w:rsidRPr="004F6CDE">
        <w:t>Tackling</w:t>
      </w:r>
      <w:r w:rsidRPr="004F6CDE">
        <w:t xml:space="preserve"> the challenge of an integrated level of communication between the different layers in the enterprise will be a highly relevant task for most of the companies.</w:t>
      </w:r>
    </w:p>
    <w:p w14:paraId="599DCEBA" w14:textId="0D94F6EE" w:rsidR="002D6892" w:rsidRPr="004F6CDE" w:rsidRDefault="002C00FD" w:rsidP="008E51C6">
      <w:pPr>
        <w:pStyle w:val="BasicText"/>
      </w:pPr>
      <w:r w:rsidRPr="004F6CDE">
        <w:t>What hasn’</w:t>
      </w:r>
      <w:r w:rsidR="00856AAB" w:rsidRPr="004F6CDE">
        <w:t>t been mentioned is, that</w:t>
      </w:r>
      <w:r w:rsidRPr="004F6CDE">
        <w:t xml:space="preserve"> </w:t>
      </w:r>
      <w:r w:rsidR="002D6892" w:rsidRPr="004F6CDE">
        <w:t xml:space="preserve">the emergence of </w:t>
      </w:r>
      <w:r w:rsidRPr="004F6CDE">
        <w:t xml:space="preserve">“Industrie 4.0” </w:t>
      </w:r>
      <w:r w:rsidR="002D6892" w:rsidRPr="004F6CDE">
        <w:t>will provoke a disruptive change of known patterns in production. Thereby facili</w:t>
      </w:r>
      <w:r w:rsidR="004C757C" w:rsidRPr="004F6CDE">
        <w:t>t</w:t>
      </w:r>
      <w:r w:rsidR="002D6892" w:rsidRPr="004F6CDE">
        <w:t>ate</w:t>
      </w:r>
      <w:r w:rsidRPr="004F6CDE">
        <w:t xml:space="preserve"> </w:t>
      </w:r>
      <w:r w:rsidR="002D6892" w:rsidRPr="004F6CDE">
        <w:t>a</w:t>
      </w:r>
      <w:r w:rsidRPr="004F6CDE">
        <w:t xml:space="preserve"> turn away from </w:t>
      </w:r>
      <w:r w:rsidR="002D6892" w:rsidRPr="004F6CDE">
        <w:t>the</w:t>
      </w:r>
      <w:r w:rsidR="00EC2127" w:rsidRPr="004F6CDE">
        <w:t xml:space="preserve"> </w:t>
      </w:r>
      <w:r w:rsidRPr="004F6CDE">
        <w:t>rather inflexible</w:t>
      </w:r>
      <w:r w:rsidR="002D6892" w:rsidRPr="004F6CDE">
        <w:t xml:space="preserve"> sequential</w:t>
      </w:r>
      <w:r w:rsidRPr="004F6CDE">
        <w:t xml:space="preserve"> mass production</w:t>
      </w:r>
      <w:r w:rsidR="00984320" w:rsidRPr="004F6CDE">
        <w:t xml:space="preserve"> and </w:t>
      </w:r>
      <w:r w:rsidR="004C757C" w:rsidRPr="004F6CDE">
        <w:t xml:space="preserve">leaving behind </w:t>
      </w:r>
      <w:r w:rsidRPr="004F6CDE">
        <w:t xml:space="preserve">the principle of production </w:t>
      </w:r>
      <w:r w:rsidR="00806A68" w:rsidRPr="004F6CDE">
        <w:t>grasped by Taylor</w:t>
      </w:r>
      <w:r w:rsidR="00984320" w:rsidRPr="004F6CDE">
        <w:t>. The principle also referred as Taylorism</w:t>
      </w:r>
      <w:r w:rsidR="00806A68" w:rsidRPr="004F6CDE">
        <w:t xml:space="preserve"> implies</w:t>
      </w:r>
      <w:r w:rsidRPr="004F6CDE">
        <w:t xml:space="preserve"> the usage of a conveyor belt and </w:t>
      </w:r>
      <w:r w:rsidR="00806A68" w:rsidRPr="004F6CDE">
        <w:t>organizing production steps by intervals of time referred to as tact.</w:t>
      </w:r>
      <w:r w:rsidR="00EC2127" w:rsidRPr="004F6CDE">
        <w:t xml:space="preserve"> </w:t>
      </w:r>
    </w:p>
    <w:p w14:paraId="42B1776A" w14:textId="1610A451" w:rsidR="008E51C6" w:rsidRPr="004F6CDE" w:rsidRDefault="00EC2127" w:rsidP="008E51C6">
      <w:pPr>
        <w:pStyle w:val="BasicText"/>
      </w:pPr>
      <w:r w:rsidRPr="004F6CDE">
        <w:t>Opportunities delivered by “Industrie 4.0” will not turn into actual benefits, if the overall vision of organizing the production will not change as well.</w:t>
      </w:r>
      <w:r w:rsidR="006F724F" w:rsidRPr="004F6CDE">
        <w:t xml:space="preserve"> </w:t>
      </w:r>
      <w:r w:rsidR="006F724F" w:rsidRPr="004F6CDE">
        <w:rPr>
          <w:rStyle w:val="BasicCharSmallCapitals"/>
        </w:rPr>
        <w:t>Bauernhansl et al.</w:t>
      </w:r>
      <w:r w:rsidR="006F724F" w:rsidRPr="004F6CDE">
        <w:t xml:space="preserve"> facilitate a</w:t>
      </w:r>
      <w:r w:rsidR="00856AAB" w:rsidRPr="004F6CDE">
        <w:t xml:space="preserve"> vision of</w:t>
      </w:r>
      <w:r w:rsidR="006F724F" w:rsidRPr="004F6CDE">
        <w:t xml:space="preserve"> </w:t>
      </w:r>
      <w:r w:rsidR="00B53318" w:rsidRPr="004F6CDE">
        <w:t xml:space="preserve">a </w:t>
      </w:r>
      <w:r w:rsidR="006F724F" w:rsidRPr="004F6CDE">
        <w:t xml:space="preserve">cyber-physical production </w:t>
      </w:r>
      <w:r w:rsidR="00B53318" w:rsidRPr="004F6CDE">
        <w:t xml:space="preserve">system using cells which are connected by </w:t>
      </w:r>
      <w:r w:rsidR="006F724F" w:rsidRPr="004F6CDE">
        <w:t xml:space="preserve">flexible </w:t>
      </w:r>
      <w:r w:rsidR="008A1EC6" w:rsidRPr="004F6CDE">
        <w:t>automated guided vehicles (AGV)</w:t>
      </w:r>
      <w:r w:rsidR="00B53318" w:rsidRPr="004F6CDE">
        <w:t xml:space="preserve">. The vision </w:t>
      </w:r>
      <w:r w:rsidR="00F363C5" w:rsidRPr="004F6CDE">
        <w:t xml:space="preserve">heavily </w:t>
      </w:r>
      <w:r w:rsidR="00B53318" w:rsidRPr="004F6CDE">
        <w:t xml:space="preserve">differs from </w:t>
      </w:r>
      <w:r w:rsidR="00856AAB" w:rsidRPr="004F6CDE">
        <w:t>the way companies are organizing their production nowadays</w:t>
      </w:r>
      <w:r w:rsidR="008A1EC6" w:rsidRPr="004F6CDE">
        <w:t xml:space="preserve"> </w:t>
      </w:r>
      <w:r w:rsidR="008A1EC6" w:rsidRPr="004F6CDE">
        <w:fldChar w:fldCharType="begin" w:fldLock="1"/>
      </w:r>
      <w:r w:rsidR="00241C42"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locator" : "31", "uris" : [ "http://www.mendeley.com/documents/?uuid=13823278-67e9-4d78-9dd6-28103a1da4c1" ] } ], "mendeley" : { "formattedCitation" : "(Bauernhansl 2014, p. 31)", "plainTextFormattedCitation" : "(Bauernhansl 2014, p. 31)", "previouslyFormattedCitation" : "(Bauernhansl 2014, p. 31)" }, "properties" : { "noteIndex" : 0 }, "schema" : "https://github.com/citation-style-language/schema/raw/master/csl-citation.json" }</w:instrText>
      </w:r>
      <w:r w:rsidR="008A1EC6" w:rsidRPr="004F6CDE">
        <w:fldChar w:fldCharType="separate"/>
      </w:r>
      <w:r w:rsidR="008A1EC6" w:rsidRPr="004F6CDE">
        <w:rPr>
          <w:noProof/>
        </w:rPr>
        <w:t>(Bauernhansl 2014, p. 31)</w:t>
      </w:r>
      <w:r w:rsidR="008A1EC6" w:rsidRPr="004F6CDE">
        <w:fldChar w:fldCharType="end"/>
      </w:r>
      <w:r w:rsidR="006F724F" w:rsidRPr="004F6CDE">
        <w:t xml:space="preserve">. </w:t>
      </w:r>
    </w:p>
    <w:p w14:paraId="7FC24B86" w14:textId="6FC73826" w:rsidR="00A70533" w:rsidRDefault="00A70533" w:rsidP="00A70533">
      <w:pPr>
        <w:pStyle w:val="Heading2"/>
      </w:pPr>
      <w:bookmarkStart w:id="4" w:name="_Toc444348438"/>
      <w:r w:rsidRPr="004F6CDE">
        <w:t>Cyber-Physical Systems</w:t>
      </w:r>
      <w:bookmarkEnd w:id="4"/>
    </w:p>
    <w:p w14:paraId="19281C57" w14:textId="32D4064E" w:rsidR="00AB61DD" w:rsidRDefault="00F74765" w:rsidP="00F74765">
      <w:pPr>
        <w:pStyle w:val="BasicText"/>
      </w:pPr>
      <w:r w:rsidRPr="004F6CDE">
        <w:t>A Cyber-physical system bridges the boundary between physical and virtual ent</w:t>
      </w:r>
      <w:r w:rsidR="00F45F6D">
        <w:t>ities. Through the usage of actuato</w:t>
      </w:r>
      <w:r w:rsidRPr="004F6CDE">
        <w:t xml:space="preserve">rs and active sensor the </w:t>
      </w:r>
      <w:r w:rsidR="002778B9">
        <w:t>digital</w:t>
      </w:r>
      <w:r w:rsidRPr="004F6CDE">
        <w:t xml:space="preserve"> model of reality is merged</w:t>
      </w:r>
      <w:r w:rsidR="00574BC9" w:rsidRPr="004F6CDE">
        <w:t xml:space="preserve"> and can interact</w:t>
      </w:r>
      <w:r w:rsidRPr="004F6CDE">
        <w:t xml:space="preserve"> with the </w:t>
      </w:r>
      <w:r w:rsidR="002778B9">
        <w:t>physical</w:t>
      </w:r>
      <w:r w:rsidRPr="004F6CDE">
        <w:t xml:space="preserve"> one. </w:t>
      </w:r>
      <w:r w:rsidR="00FB3D5A">
        <w:t>Embedded intelligence monitor</w:t>
      </w:r>
      <w:r w:rsidR="001B1080">
        <w:t>s</w:t>
      </w:r>
      <w:r w:rsidR="00FB3D5A">
        <w:t xml:space="preserve"> and control</w:t>
      </w:r>
      <w:r w:rsidR="001B1080">
        <w:t>s</w:t>
      </w:r>
      <w:r w:rsidR="00FB3D5A">
        <w:t xml:space="preserve"> physical processes</w:t>
      </w:r>
      <w:r w:rsidR="001B1080">
        <w:t xml:space="preserve"> within feedback loops. Those systems feature a multitude of application scenario such as traffic</w:t>
      </w:r>
      <w:r w:rsidR="00981035">
        <w:t xml:space="preserve"> control, energy management or production facilities.</w:t>
      </w:r>
      <w:r w:rsidR="00EA5236">
        <w:br/>
      </w:r>
      <w:r w:rsidRPr="004F6CDE">
        <w:t>The emergence of CPS on the one hand heavily draws upon the increasingly affordable computational power e.g. delivered by the cloud</w:t>
      </w:r>
      <w:r w:rsidR="00D00E08" w:rsidRPr="004F6CDE">
        <w:t>,</w:t>
      </w:r>
      <w:r w:rsidRPr="004F6CDE">
        <w:t xml:space="preserve"> o</w:t>
      </w:r>
      <w:r w:rsidR="00C061DB" w:rsidRPr="004F6CDE">
        <w:t>n the other hand</w:t>
      </w:r>
      <w:r w:rsidRPr="004F6CDE">
        <w:t xml:space="preserve"> the advances in semi-conductor manufacturing</w:t>
      </w:r>
      <w:r w:rsidR="00C061DB" w:rsidRPr="004F6CDE">
        <w:t xml:space="preserve"> made the massive deployment of actors and sensors affordable</w:t>
      </w:r>
      <w:r w:rsidR="00D00E08" w:rsidRPr="004F6CDE">
        <w:t xml:space="preserve">. </w:t>
      </w:r>
      <w:r w:rsidR="00FC2557">
        <w:t xml:space="preserve">Additionally standardized interconnection technologies based on the Internet of Things (IoT) provide a new level of interconnectedness upon the intelligent components </w:t>
      </w:r>
      <w:r w:rsidR="00522B45" w:rsidRPr="004F6CDE">
        <w:fldChar w:fldCharType="begin" w:fldLock="1"/>
      </w:r>
      <w:r w:rsidR="00B44C9B"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522B45" w:rsidRPr="004F6CDE">
        <w:fldChar w:fldCharType="separate"/>
      </w:r>
      <w:r w:rsidR="00522B45" w:rsidRPr="004F6CDE">
        <w:rPr>
          <w:noProof/>
        </w:rPr>
        <w:t>(Hirsch-Kreinsen and Weyer 2014, p. 6)</w:t>
      </w:r>
      <w:r w:rsidR="00522B45" w:rsidRPr="004F6CDE">
        <w:fldChar w:fldCharType="end"/>
      </w:r>
      <w:r w:rsidRPr="004F6CDE">
        <w:t xml:space="preserve">. </w:t>
      </w:r>
      <w:r w:rsidR="00B4510A">
        <w:t xml:space="preserve">The </w:t>
      </w:r>
      <w:r w:rsidR="00B4510A" w:rsidRPr="004F6CDE">
        <w:t xml:space="preserve">CPS </w:t>
      </w:r>
      <w:r w:rsidR="00B4510A">
        <w:t>overcomes</w:t>
      </w:r>
      <w:r w:rsidR="00B4510A" w:rsidRPr="004F6CDE">
        <w:t xml:space="preserve"> the issue Computer Integrated </w:t>
      </w:r>
      <w:r w:rsidR="00B4510A" w:rsidRPr="004F6CDE">
        <w:lastRenderedPageBreak/>
        <w:t xml:space="preserve">Manufacturing (CIM) had to face in the 1980s when necessary devices </w:t>
      </w:r>
      <w:r w:rsidR="00B4510A">
        <w:t>linking</w:t>
      </w:r>
      <w:r w:rsidR="00B4510A" w:rsidRPr="004F6CDE">
        <w:t xml:space="preserve"> digital with the physical world were just too expensive and the computational power</w:t>
      </w:r>
      <w:r w:rsidR="00E815E4">
        <w:t xml:space="preserve"> available</w:t>
      </w:r>
      <w:r w:rsidR="00B4510A" w:rsidRPr="004F6CDE">
        <w:t xml:space="preserve"> too low to create an advantage out of their deployment </w:t>
      </w:r>
      <w:r w:rsidR="00B4510A" w:rsidRPr="004F6CDE">
        <w:fldChar w:fldCharType="begin" w:fldLock="1"/>
      </w:r>
      <w:r w:rsidR="00B4510A" w:rsidRPr="004F6CDE">
        <w:instrText>ADDIN CSL_CITATION { "citationItems" : [ { "id" : "ITEM-1", "itemData" : { "DOI" : "10.1007/978-3-658-04682-8_4", "ISBN" : "978-3-658-04681-1", "author" : [ { "dropping-particle" : "", "family" : "Soder", "given" : "Johann", "non-dropping-particle" : "", "parse-names" : false, "suffix" : "" } ], "container-title" : "Industrie 4.0 in Produktion, Automatisierung und Logistik SE  - 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85-102", "publisher" : "Springer Fachmedien Wiesbaden", "title" : "Use Case Production: Von CIM \u00fcber Lean Production zu Industrie 4.0", "type" : "chapter" }, "locator" : "2", "uris" : [ "http://www.mendeley.com/documents/?uuid=fdd3c14e-544b-4559-a65b-320fe51c0d0e" ] } ], "mendeley" : { "formattedCitation" : "(Soder 2014, p. 2)", "plainTextFormattedCitation" : "(Soder 2014, p. 2)", "previouslyFormattedCitation" : "(Soder 2014, p. 2)" }, "properties" : { "noteIndex" : 0 }, "schema" : "https://github.com/citation-style-language/schema/raw/master/csl-citation.json" }</w:instrText>
      </w:r>
      <w:r w:rsidR="00B4510A" w:rsidRPr="004F6CDE">
        <w:fldChar w:fldCharType="separate"/>
      </w:r>
      <w:r w:rsidR="00B4510A" w:rsidRPr="004F6CDE">
        <w:rPr>
          <w:noProof/>
        </w:rPr>
        <w:t>(Soder 2014, p. 2)</w:t>
      </w:r>
      <w:r w:rsidR="00B4510A" w:rsidRPr="004F6CDE">
        <w:fldChar w:fldCharType="end"/>
      </w:r>
      <w:r w:rsidR="00B4510A" w:rsidRPr="004F6CDE">
        <w:t>.</w:t>
      </w:r>
    </w:p>
    <w:p w14:paraId="15FB26BC" w14:textId="2E0CAF1E" w:rsidR="00997B3B" w:rsidRPr="004F6CDE" w:rsidRDefault="00997B3B" w:rsidP="00997B3B">
      <w:pPr>
        <w:pStyle w:val="BasicText"/>
      </w:pPr>
      <w:r>
        <w:t>CPS allow the introduction of a “smart</w:t>
      </w:r>
      <w:r w:rsidRPr="004F6CDE">
        <w:t xml:space="preserve"> product</w:t>
      </w:r>
      <w:r>
        <w:t>”</w:t>
      </w:r>
      <w:r w:rsidRPr="004F6CDE">
        <w:t xml:space="preserve"> </w:t>
      </w:r>
      <w:r>
        <w:t>which is able</w:t>
      </w:r>
      <w:r w:rsidRPr="004F6CDE">
        <w:t xml:space="preserve"> to negotiate with </w:t>
      </w:r>
      <w:r>
        <w:t>the</w:t>
      </w:r>
      <w:r w:rsidRPr="004F6CDE">
        <w:t xml:space="preserve"> </w:t>
      </w:r>
      <w:r>
        <w:t>“</w:t>
      </w:r>
      <w:r w:rsidRPr="004F6CDE">
        <w:t>smart machine</w:t>
      </w:r>
      <w:r>
        <w:t>”</w:t>
      </w:r>
      <w:r w:rsidRPr="004F6CDE">
        <w:t xml:space="preserve"> regarding the next production step. The </w:t>
      </w:r>
      <w:r>
        <w:t>“</w:t>
      </w:r>
      <w:r w:rsidRPr="004F6CDE">
        <w:t>smart machine</w:t>
      </w:r>
      <w:r>
        <w:t>”</w:t>
      </w:r>
      <w:r w:rsidRPr="004F6CDE">
        <w:t xml:space="preserve"> is aware of itself and can accept or reject requests for production. </w:t>
      </w:r>
      <w:r>
        <w:t>Upon successful negotiation the</w:t>
      </w:r>
      <w:r w:rsidRPr="004F6CDE">
        <w:t xml:space="preserve"> </w:t>
      </w:r>
      <w:r>
        <w:t>“</w:t>
      </w:r>
      <w:r w:rsidRPr="004F6CDE">
        <w:t xml:space="preserve">smart </w:t>
      </w:r>
      <w:r>
        <w:t xml:space="preserve">product” may </w:t>
      </w:r>
      <w:r w:rsidRPr="004F6CDE">
        <w:t xml:space="preserve">instructs an automated guided vehicle (AGV) to move itself to the </w:t>
      </w:r>
      <w:r>
        <w:t>“</w:t>
      </w:r>
      <w:r w:rsidRPr="004F6CDE">
        <w:t>smart machine</w:t>
      </w:r>
      <w:r>
        <w:t>”</w:t>
      </w:r>
      <w:r w:rsidRPr="004F6CDE">
        <w:t>.</w:t>
      </w:r>
    </w:p>
    <w:p w14:paraId="7393E5D0" w14:textId="0BE44085" w:rsidR="00D21437" w:rsidRPr="004F6CDE" w:rsidRDefault="00D21437" w:rsidP="00D21437">
      <w:pPr>
        <w:pStyle w:val="Subheading1"/>
      </w:pPr>
      <w:r w:rsidRPr="004F6CDE">
        <w:t>The Cyber-Physical Production System</w:t>
      </w:r>
    </w:p>
    <w:p w14:paraId="4F7D6036" w14:textId="373869AB" w:rsidR="006846A8" w:rsidRDefault="00BB0A2C" w:rsidP="00F74765">
      <w:pPr>
        <w:pStyle w:val="BasicText"/>
      </w:pPr>
      <w:r>
        <w:t>M</w:t>
      </w:r>
      <w:r w:rsidR="00A90737" w:rsidRPr="004F6CDE">
        <w:t>ultiple</w:t>
      </w:r>
      <w:r w:rsidR="008964F0" w:rsidRPr="004F6CDE">
        <w:t xml:space="preserve"> CPS</w:t>
      </w:r>
      <w:r w:rsidR="00A90737" w:rsidRPr="004F6CDE">
        <w:t xml:space="preserve"> linked together create</w:t>
      </w:r>
      <w:r w:rsidR="008F0D9E" w:rsidRPr="004F6CDE">
        <w:t xml:space="preserve"> a</w:t>
      </w:r>
      <w:r w:rsidR="00A90737" w:rsidRPr="004F6CDE">
        <w:t xml:space="preserve"> Cyber-Physical Production System (CPPS) </w:t>
      </w:r>
      <w:r w:rsidR="008F0D9E" w:rsidRPr="004F6CDE">
        <w:fldChar w:fldCharType="begin" w:fldLock="1"/>
      </w:r>
      <w:r w:rsidR="008805F7"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1", "uris" : [ "http://www.mendeley.com/documents/?uuid=197005f0-3443-446f-ad98-e8695ef26160" ] } ], "mendeley" : { "formattedCitation" : "(Kuprat et al. 2015, p. 11)", "plainTextFormattedCitation" : "(Kuprat et al. 2015, p. 11)", "previouslyFormattedCitation" : "(Kuprat et al. 2015, p. 11)" }, "properties" : { "noteIndex" : 0 }, "schema" : "https://github.com/citation-style-language/schema/raw/master/csl-citation.json" }</w:instrText>
      </w:r>
      <w:r w:rsidR="008F0D9E" w:rsidRPr="004F6CDE">
        <w:fldChar w:fldCharType="separate"/>
      </w:r>
      <w:r w:rsidR="008F0D9E" w:rsidRPr="004F6CDE">
        <w:rPr>
          <w:noProof/>
        </w:rPr>
        <w:t>(Kuprat et al. 2015, p. 11)</w:t>
      </w:r>
      <w:r w:rsidR="008F0D9E" w:rsidRPr="004F6CDE">
        <w:fldChar w:fldCharType="end"/>
      </w:r>
      <w:r w:rsidR="008F0D9E" w:rsidRPr="004F6CDE">
        <w:t xml:space="preserve"> </w:t>
      </w:r>
      <w:r w:rsidR="00A90737" w:rsidRPr="004F6CDE">
        <w:t>which itself</w:t>
      </w:r>
      <w:r w:rsidR="008964F0" w:rsidRPr="004F6CDE">
        <w:t xml:space="preserve"> can be seen </w:t>
      </w:r>
      <w:r w:rsidR="00D00E08" w:rsidRPr="004F6CDE">
        <w:t xml:space="preserve">as </w:t>
      </w:r>
      <w:r w:rsidR="008964F0" w:rsidRPr="004F6CDE">
        <w:t>an integ</w:t>
      </w:r>
      <w:r w:rsidR="00A90737" w:rsidRPr="004F6CDE">
        <w:t>rated manufacturing plant</w:t>
      </w:r>
      <w:r w:rsidR="008F0D9E" w:rsidRPr="004F6CDE">
        <w:t>. Each CPS is</w:t>
      </w:r>
      <w:r w:rsidR="00A90737" w:rsidRPr="004F6CDE">
        <w:t xml:space="preserve"> </w:t>
      </w:r>
      <w:r w:rsidR="008964F0" w:rsidRPr="004F6CDE">
        <w:t>able to communicate with smart objects</w:t>
      </w:r>
      <w:r w:rsidR="008F0D9E" w:rsidRPr="004F6CDE">
        <w:t xml:space="preserve"> </w:t>
      </w:r>
      <w:r w:rsidR="008964F0" w:rsidRPr="004F6CDE">
        <w:t xml:space="preserve">aware of their environment and capable of maintaining their state in a production process. </w:t>
      </w:r>
      <w:r w:rsidR="006846A8">
        <w:t>This introduces a huge opportunity</w:t>
      </w:r>
      <w:r w:rsidR="0093183B">
        <w:t xml:space="preserve"> for planning. Nowadays</w:t>
      </w:r>
      <w:r w:rsidR="006846A8">
        <w:t xml:space="preserve"> used Advanced Planning Systems (APS) are heavily suffering by their disability to appropriately </w:t>
      </w:r>
      <w:r w:rsidR="004815CD">
        <w:t>“understand”</w:t>
      </w:r>
      <w:r w:rsidR="006846A8">
        <w:t xml:space="preserve"> changes occurring in the physical production system. This results in continuously re-planning production and ultimately puts the goal of timeliness of the production at risk.</w:t>
      </w:r>
    </w:p>
    <w:p w14:paraId="6BC84000" w14:textId="77777777" w:rsidR="003F5C85" w:rsidRDefault="003F5C85" w:rsidP="003F5C85">
      <w:pPr>
        <w:pStyle w:val="BasicText"/>
      </w:pPr>
      <w:r w:rsidRPr="004F6CDE">
        <w:t xml:space="preserve">As </w:t>
      </w:r>
      <w:r w:rsidRPr="004F6CDE">
        <w:rPr>
          <w:rStyle w:val="BasicCharSmallCapitals"/>
        </w:rPr>
        <w:t>Bauernhansl</w:t>
      </w:r>
      <w:r w:rsidRPr="004F6CDE">
        <w:t xml:space="preserve"> pointed out, three layers (more specific systems) exist where automation tasks are performed. Ranging from the Enterprise-Resource-Planning System (ERP), to the Manufacturing Execution System (MES) and concluding at the shop-floor systems which actually automate physical components according to obtained data as input. </w:t>
      </w:r>
      <w:r w:rsidRPr="004F6CDE">
        <w:fldChar w:fldCharType="begin" w:fldLock="1"/>
      </w:r>
      <w:r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Pr="004F6CDE">
        <w:fldChar w:fldCharType="separate"/>
      </w:r>
      <w:r w:rsidRPr="004F6CDE">
        <w:rPr>
          <w:noProof/>
        </w:rPr>
        <w:t>(Bauernhansl 2014)</w:t>
      </w:r>
      <w:r w:rsidRPr="004F6CDE">
        <w:fldChar w:fldCharType="end"/>
      </w:r>
    </w:p>
    <w:p w14:paraId="776CBF4F" w14:textId="14B7F7AC" w:rsidR="003F5C85" w:rsidRDefault="003F5C85" w:rsidP="003F5C85">
      <w:pPr>
        <w:pStyle w:val="BasicText"/>
      </w:pPr>
      <w:r w:rsidRPr="004F6CDE">
        <w:t>A main requirement to embrace the advent of possible innovations through cyber-physical</w:t>
      </w:r>
      <w:r>
        <w:t xml:space="preserve"> (production)</w:t>
      </w:r>
      <w:r w:rsidRPr="004F6CDE">
        <w:t xml:space="preserve"> systems is targeting the architecture of applications deployed in companies. These tend to follow monolithic patterns where integration is defined through standardized interfaces. Those patterns do not allow to connect functionality of the application in entirely new ways. This creates a mismatch of flexibility available on the system-side and flexibility necessary to implement (and fully benefit) from decentralized planning approaches. The author recommends to follow Service-Oriented-Architectures (SOA) which can be seen as layered applications. Discrete functions are encapsulated in services. Exploiting a</w:t>
      </w:r>
      <w:r>
        <w:t>n underlying</w:t>
      </w:r>
      <w:r w:rsidRPr="004F6CDE">
        <w:t xml:space="preserve"> communication layer which abstracts from platform and communication protocol details, the functional service units can be orchestrated and thereby connected in completely new ways </w:t>
      </w:r>
      <w:r w:rsidRPr="004F6CDE">
        <w:fldChar w:fldCharType="begin" w:fldLock="1"/>
      </w:r>
      <w:r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locator" : "532", "uris" : [ "http://www.mendeley.com/documents/?uuid=f7671573-27b2-4ce1-8e9e-0bd578b512b8" ] } ], "mendeley" : { "formattedCitation" : "(Tran et al. 2012, p. 532)", "plainTextFormattedCitation" : "(Tran et al. 2012, p. 532)", "previouslyFormattedCitation" : "(Tran et al. 2012, p. 532)" }, "properties" : { "noteIndex" : 0 }, "schema" : "https://github.com/citation-style-language/schema/raw/master/csl-citation.json" }</w:instrText>
      </w:r>
      <w:r w:rsidRPr="004F6CDE">
        <w:fldChar w:fldCharType="separate"/>
      </w:r>
      <w:r w:rsidRPr="004F6CDE">
        <w:rPr>
          <w:noProof/>
        </w:rPr>
        <w:t>(Tran et al. 2012, p. 532)</w:t>
      </w:r>
      <w:r w:rsidRPr="004F6CDE">
        <w:fldChar w:fldCharType="end"/>
      </w:r>
      <w:r w:rsidRPr="004F6CDE">
        <w:t>.</w:t>
      </w:r>
    </w:p>
    <w:p w14:paraId="2E8319F1" w14:textId="296A4DB3" w:rsidR="008D4EE0" w:rsidRDefault="003F5C85" w:rsidP="00F74765">
      <w:pPr>
        <w:pStyle w:val="BasicText"/>
      </w:pPr>
      <w:r w:rsidRPr="004F6CDE">
        <w:lastRenderedPageBreak/>
        <w:t xml:space="preserve">CPPS can either be deployed </w:t>
      </w:r>
      <w:r>
        <w:t xml:space="preserve">by using </w:t>
      </w:r>
      <w:r w:rsidR="00B46900">
        <w:t xml:space="preserve">the aforementioned </w:t>
      </w:r>
      <w:r>
        <w:t>SOA</w:t>
      </w:r>
      <w:r w:rsidRPr="004F6CDE">
        <w:t xml:space="preserve"> or</w:t>
      </w:r>
      <w:r w:rsidR="00AC4F74">
        <w:t xml:space="preserve"> </w:t>
      </w:r>
      <w:r w:rsidRPr="004F6CDE">
        <w:t xml:space="preserve">agent-based systems </w:t>
      </w:r>
      <w:r w:rsidRPr="004F6CDE">
        <w:fldChar w:fldCharType="begin" w:fldLock="1"/>
      </w:r>
      <w:r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8", "uris" : [ "http://www.mendeley.com/documents/?uuid=21e40679-e749-4281-a260-85bc90cf50d6" ] } ], "mendeley" : { "formattedCitation" : "(L\u00fcder 2014, p. 498)", "plainTextFormattedCitation" : "(L\u00fcder 2014, p. 498)", "previouslyFormattedCitation" : "(L\u00fcder 2014, p. 498)" }, "properties" : { "noteIndex" : 0 }, "schema" : "https://github.com/citation-style-language/schema/raw/master/csl-citation.json" }</w:instrText>
      </w:r>
      <w:r w:rsidRPr="004F6CDE">
        <w:fldChar w:fldCharType="separate"/>
      </w:r>
      <w:r w:rsidRPr="004F6CDE">
        <w:rPr>
          <w:noProof/>
        </w:rPr>
        <w:t>(Lüder 2014, p. 498)</w:t>
      </w:r>
      <w:r w:rsidRPr="004F6CDE">
        <w:fldChar w:fldCharType="end"/>
      </w:r>
      <w:r w:rsidRPr="004F6CDE">
        <w:t xml:space="preserve">. </w:t>
      </w:r>
      <w:r w:rsidR="006F617F" w:rsidRPr="004F6CDE">
        <w:t>An</w:t>
      </w:r>
      <w:r w:rsidR="00A15544">
        <w:t xml:space="preserve"> agent </w:t>
      </w:r>
      <w:r w:rsidR="00A10491" w:rsidRPr="004F6CDE">
        <w:t>is a</w:t>
      </w:r>
      <w:r w:rsidR="00195EA2" w:rsidRPr="004F6CDE">
        <w:t>n</w:t>
      </w:r>
      <w:r w:rsidR="00A10491" w:rsidRPr="004F6CDE">
        <w:t xml:space="preserve"> interactive and encapsulated module according to </w:t>
      </w:r>
      <w:r w:rsidR="007B3DA7" w:rsidRPr="004F6CDE">
        <w:rPr>
          <w:rStyle w:val="BasicCharSmallCapitals"/>
        </w:rPr>
        <w:t>Weyrich et al.</w:t>
      </w:r>
      <w:r w:rsidR="00D92C48" w:rsidRPr="004F6CDE">
        <w:t xml:space="preserve"> aware of its environment and </w:t>
      </w:r>
      <w:r w:rsidR="00A10491" w:rsidRPr="004F6CDE">
        <w:t>able to interact w</w:t>
      </w:r>
      <w:r w:rsidR="00D92C48" w:rsidRPr="004F6CDE">
        <w:t>ith other agents</w:t>
      </w:r>
      <w:r w:rsidR="00A10491" w:rsidRPr="004F6CDE">
        <w:t>. Each agent ha</w:t>
      </w:r>
      <w:r w:rsidR="008D15CB" w:rsidRPr="004F6CDE">
        <w:t xml:space="preserve">s a set of possible actions, </w:t>
      </w:r>
      <w:r w:rsidR="00A10491" w:rsidRPr="004F6CDE">
        <w:t>objectives</w:t>
      </w:r>
      <w:r w:rsidR="008D15CB" w:rsidRPr="004F6CDE">
        <w:t xml:space="preserve"> and a decision model which maps both possible actions with objectives</w:t>
      </w:r>
      <w:r w:rsidR="009E5E7D" w:rsidRPr="004F6CDE">
        <w:t xml:space="preserve"> </w:t>
      </w:r>
      <w:r w:rsidR="009E5E7D" w:rsidRPr="004F6CDE">
        <w:fldChar w:fldCharType="begin" w:fldLock="1"/>
      </w:r>
      <w:r w:rsidR="009E5E7D"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9", "uris" : [ "http://www.mendeley.com/documents/?uuid=21e40679-e749-4281-a260-85bc90cf50d6" ] } ], "mendeley" : { "formattedCitation" : "(L\u00fcder 2014, p. 499)", "plainTextFormattedCitation" : "(L\u00fcder 2014, p. 499)", "previouslyFormattedCitation" : "(L\u00fcder 2014, p. 499)" }, "properties" : { "noteIndex" : 0 }, "schema" : "https://github.com/citation-style-language/schema/raw/master/csl-citation.json" }</w:instrText>
      </w:r>
      <w:r w:rsidR="009E5E7D" w:rsidRPr="004F6CDE">
        <w:fldChar w:fldCharType="separate"/>
      </w:r>
      <w:r w:rsidR="009E5E7D" w:rsidRPr="004F6CDE">
        <w:rPr>
          <w:noProof/>
        </w:rPr>
        <w:t>(Lüder 2014, p. 499)</w:t>
      </w:r>
      <w:r w:rsidR="009E5E7D" w:rsidRPr="004F6CDE">
        <w:fldChar w:fldCharType="end"/>
      </w:r>
      <w:r w:rsidR="00A10491" w:rsidRPr="004F6CDE">
        <w:t xml:space="preserve">. </w:t>
      </w:r>
      <w:r w:rsidR="008D4EE0">
        <w:t>Agents are autonomous in a way that they control both their internal state and behaviour as well as the environment by interacting</w:t>
      </w:r>
      <w:r w:rsidR="002225B7">
        <w:t xml:space="preserve"> with each other</w:t>
      </w:r>
      <w:r w:rsidR="000E533C">
        <w:t xml:space="preserve"> </w:t>
      </w:r>
      <w:r w:rsidR="000E533C">
        <w:fldChar w:fldCharType="begin" w:fldLock="1"/>
      </w:r>
      <w:r w:rsidR="000E533C">
        <w:instrText>ADDIN CSL_CITATION { "citationItems" : [ { "id" : "ITEM-1", "itemData" : { "DOI" : "10.1016/j.cirp.2006.10.004", "ISBN" : "0007-8506", "ISSN" : "00078506", "abstract" : "The emerging paradigm of agent-based computation has revolutionized the building of intelligent and decentralized systems. The new technologies met well the requirements in all domains of manufacturing where problems of uncertainty and temporal dynamics, information sharing and distributed operation, or coordination and cooperation of autonomous entities had to be tackled. In the paper software agents and multi-agent systems are introduced and through a comprehensive survey, their potential manufacturing applications are outlined. Special emphasis is laid on methodological issues and deployed industrial systems. After discussing open issues and strategic research directions, we conclude that the evolution of agent technologies and manufacturing will probably proceed hand in hand. The former can receive real challenges from the latter, which, in turn, will have more and more benefits in applying agent technologies, presumably together with well-established or emerging approaches of other disciplines.", "author" : [ { "dropping-particle" : "", "family" : "Monostori", "given" : "L.", "non-dropping-particle" : "", "parse-names" : false, "suffix" : "" }, { "dropping-particle" : "", "family" : "Kumara", "given" : "S.R.T.", "non-dropping-particle" : "", "parse-names" : false, "suffix" : "" }, { "dropping-particle" : "", "family" : "V\u00e1ncza", "given" : "J.", "non-dropping-particle" : "", "parse-names" : false, "suffix" : "" } ], "container-title" : "CIRP Annals - Manufacturing Technology", "id" : "ITEM-1", "issue" : "2", "issued" : { "date-parts" : [ [ "2006" ] ] }, "page" : "697-720", "title" : "Agent-Based Systems for Manufacturing", "type" : "article-journal", "volume" : "55" }, "locator" : "700", "uris" : [ "http://www.mendeley.com/documents/?uuid=f47ba8ed-c53f-49a7-9365-3839808a194e" ] } ], "mendeley" : { "formattedCitation" : "(Monostori et al. 2006, p. 700)", "plainTextFormattedCitation" : "(Monostori et al. 2006, p. 700)" }, "properties" : { "noteIndex" : 0 }, "schema" : "https://github.com/citation-style-language/schema/raw/master/csl-citation.json" }</w:instrText>
      </w:r>
      <w:r w:rsidR="000E533C">
        <w:fldChar w:fldCharType="separate"/>
      </w:r>
      <w:r w:rsidR="000E533C" w:rsidRPr="000E533C">
        <w:rPr>
          <w:noProof/>
        </w:rPr>
        <w:t>(Monostori et al. 2006, p. 700)</w:t>
      </w:r>
      <w:r w:rsidR="000E533C">
        <w:fldChar w:fldCharType="end"/>
      </w:r>
      <w:r w:rsidR="008D4EE0">
        <w:t>.</w:t>
      </w:r>
    </w:p>
    <w:p w14:paraId="1FA45869" w14:textId="7686FADB" w:rsidR="006D11D4" w:rsidRPr="004F6CDE" w:rsidRDefault="00A10491" w:rsidP="00F74765">
      <w:pPr>
        <w:pStyle w:val="BasicText"/>
      </w:pPr>
      <w:r w:rsidRPr="004F6CDE">
        <w:t xml:space="preserve">Multiple types exist, for instance there are </w:t>
      </w:r>
      <w:r w:rsidRPr="004F6CDE">
        <w:rPr>
          <w:i/>
        </w:rPr>
        <w:t>machine agents</w:t>
      </w:r>
      <w:r w:rsidRPr="004F6CDE">
        <w:t xml:space="preserve"> which</w:t>
      </w:r>
      <w:r w:rsidR="006705F0" w:rsidRPr="004F6CDE">
        <w:t xml:space="preserve"> allow integrating </w:t>
      </w:r>
      <w:r w:rsidR="00AA47D2" w:rsidRPr="004F6CDE">
        <w:t>production resources</w:t>
      </w:r>
      <w:r w:rsidRPr="004F6CDE">
        <w:t xml:space="preserve"> </w:t>
      </w:r>
      <w:r w:rsidR="006705F0" w:rsidRPr="004F6CDE">
        <w:t xml:space="preserve">into an CPPS </w:t>
      </w:r>
      <w:r w:rsidRPr="004F6CDE">
        <w:t>by offering standardized interfaces</w:t>
      </w:r>
      <w:r w:rsidR="006705F0" w:rsidRPr="004F6CDE">
        <w:t>. These interfaces comprise</w:t>
      </w:r>
      <w:r w:rsidRPr="004F6CDE">
        <w:t xml:space="preserve"> </w:t>
      </w:r>
      <w:r w:rsidR="006705F0" w:rsidRPr="004F6CDE">
        <w:t xml:space="preserve">available </w:t>
      </w:r>
      <w:r w:rsidRPr="004F6CDE">
        <w:t>funct</w:t>
      </w:r>
      <w:r w:rsidR="00FC31BD" w:rsidRPr="004F6CDE">
        <w:t>ionalities</w:t>
      </w:r>
      <w:r w:rsidR="00D149CE" w:rsidRPr="004F6CDE">
        <w:t xml:space="preserve"> of the resource</w:t>
      </w:r>
      <w:r w:rsidR="00FC31BD" w:rsidRPr="004F6CDE">
        <w:t xml:space="preserve"> and the status </w:t>
      </w:r>
      <w:r w:rsidR="00A20DF1" w:rsidRPr="004F6CDE">
        <w:t>it</w:t>
      </w:r>
      <w:r w:rsidR="00FC31BD" w:rsidRPr="004F6CDE">
        <w:t xml:space="preserve"> resides in.</w:t>
      </w:r>
      <w:r w:rsidR="00AB0EB0" w:rsidRPr="004F6CDE">
        <w:t xml:space="preserve"> </w:t>
      </w:r>
      <w:r w:rsidR="00195EA2" w:rsidRPr="004F6CDE">
        <w:t>Different to that specifi</w:t>
      </w:r>
      <w:r w:rsidR="00AB0EB0" w:rsidRPr="004F6CDE">
        <w:t>c agents for coordination tasks</w:t>
      </w:r>
      <w:r w:rsidR="00AF5C5F" w:rsidRPr="004F6CDE">
        <w:t xml:space="preserve"> namely </w:t>
      </w:r>
      <w:r w:rsidR="00195EA2" w:rsidRPr="004F6CDE">
        <w:rPr>
          <w:i/>
        </w:rPr>
        <w:t>coordination agents</w:t>
      </w:r>
      <w:r w:rsidR="00810F50" w:rsidRPr="004F6CDE">
        <w:t xml:space="preserve"> exist</w:t>
      </w:r>
      <w:r w:rsidR="00AB0EB0" w:rsidRPr="004F6CDE">
        <w:t xml:space="preserve">. These allow to </w:t>
      </w:r>
      <w:r w:rsidR="00AF5C5F" w:rsidRPr="004F6CDE">
        <w:t>fulfil more complex tasks, which a single system could not complete with means of two-sided interactions.</w:t>
      </w:r>
      <w:r w:rsidR="006D11D4" w:rsidRPr="004F6CDE">
        <w:t xml:space="preserve"> Lastly there are </w:t>
      </w:r>
      <w:r w:rsidR="006D11D4" w:rsidRPr="004F6CDE">
        <w:rPr>
          <w:i/>
        </w:rPr>
        <w:t>customer agents</w:t>
      </w:r>
      <w:r w:rsidR="006D11D4" w:rsidRPr="004F6CDE">
        <w:t xml:space="preserve"> which provide an interface to obtain and take care of customer’s requirements. These agent</w:t>
      </w:r>
      <w:r w:rsidR="007B3DA7" w:rsidRPr="004F6CDE">
        <w:t>s</w:t>
      </w:r>
      <w:r w:rsidR="006D11D4" w:rsidRPr="004F6CDE">
        <w:t xml:space="preserve"> negotiate with coordination agents to express the customer’s need system-wise</w:t>
      </w:r>
      <w:r w:rsidR="001846E3" w:rsidRPr="004F6CDE">
        <w:t xml:space="preserve"> </w:t>
      </w:r>
      <w:r w:rsidR="00466120" w:rsidRPr="004F6CDE">
        <w:t xml:space="preserve">e.g. </w:t>
      </w:r>
      <w:r w:rsidR="001846E3" w:rsidRPr="004F6CDE">
        <w:t>regarding desired product properties</w:t>
      </w:r>
      <w:r w:rsidR="007B3DA7" w:rsidRPr="004F6CDE">
        <w:t xml:space="preserve"> </w:t>
      </w:r>
      <w:r w:rsidR="007B3DA7" w:rsidRPr="004F6CDE">
        <w:fldChar w:fldCharType="begin" w:fldLock="1"/>
      </w:r>
      <w:r w:rsidR="00381609" w:rsidRPr="004F6CDE">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57", "uris" : [ "http://www.mendeley.com/documents/?uuid=914ac712-860b-4fb0-a070-0de5e3bb7311" ] } ], "mendeley" : { "formattedCitation" : "(Weyrich et al. 2014, p. 57)", "plainTextFormattedCitation" : "(Weyrich et al. 2014, p. 57)", "previouslyFormattedCitation" : "(Weyrich et al. 2014, p. 57)" }, "properties" : { "noteIndex" : 0 }, "schema" : "https://github.com/citation-style-language/schema/raw/master/csl-citation.json" }</w:instrText>
      </w:r>
      <w:r w:rsidR="007B3DA7" w:rsidRPr="004F6CDE">
        <w:fldChar w:fldCharType="separate"/>
      </w:r>
      <w:r w:rsidR="007B3DA7" w:rsidRPr="004F6CDE">
        <w:rPr>
          <w:noProof/>
        </w:rPr>
        <w:t>(Weyrich et al. 2014, p. 57)</w:t>
      </w:r>
      <w:r w:rsidR="007B3DA7" w:rsidRPr="004F6CDE">
        <w:fldChar w:fldCharType="end"/>
      </w:r>
      <w:r w:rsidR="006D11D4" w:rsidRPr="004F6CDE">
        <w:t>.</w:t>
      </w:r>
    </w:p>
    <w:p w14:paraId="155597FE" w14:textId="5F32C420" w:rsidR="00083146" w:rsidRPr="004F6CDE" w:rsidRDefault="00083146" w:rsidP="00F74765">
      <w:pPr>
        <w:pStyle w:val="BasicText"/>
      </w:pPr>
      <w:r w:rsidRPr="004F6CDE">
        <w:t>CP</w:t>
      </w:r>
      <w:r w:rsidR="001F1C2F" w:rsidRPr="004F6CDE">
        <w:t>P</w:t>
      </w:r>
      <w:r w:rsidRPr="004F6CDE">
        <w:t xml:space="preserve">S are massively </w:t>
      </w:r>
      <w:r w:rsidR="005C6F1F">
        <w:t xml:space="preserve">shaping </w:t>
      </w:r>
      <w:r w:rsidR="004F6CDE" w:rsidRPr="004F6CDE">
        <w:t xml:space="preserve">available </w:t>
      </w:r>
      <w:r w:rsidRPr="004F6CDE">
        <w:t xml:space="preserve">production planning </w:t>
      </w:r>
      <w:r w:rsidR="004F6CDE">
        <w:t>and control instruments</w:t>
      </w:r>
      <w:r w:rsidRPr="004F6CDE">
        <w:t xml:space="preserve">. </w:t>
      </w:r>
      <w:r w:rsidRPr="004F6CDE">
        <w:rPr>
          <w:rStyle w:val="BasicCharSmallCapitals"/>
        </w:rPr>
        <w:t>Schlick et al.</w:t>
      </w:r>
      <w:r w:rsidR="004F6CDE" w:rsidRPr="004F6CDE">
        <w:t xml:space="preserve"> expect, that planning with CPPS</w:t>
      </w:r>
      <w:r w:rsidRPr="004F6CDE">
        <w:t xml:space="preserve"> will be perform</w:t>
      </w:r>
      <w:r w:rsidR="004F6CDE" w:rsidRPr="004F6CDE">
        <w:t xml:space="preserve">ed on reality-conformed models. This suits the view expressed by </w:t>
      </w:r>
      <w:r w:rsidR="004F6CDE" w:rsidRPr="004F6CDE">
        <w:rPr>
          <w:rStyle w:val="BasicCharSmallCapitals"/>
        </w:rPr>
        <w:t>Schuh et al.</w:t>
      </w:r>
      <w:r w:rsidR="004F6CDE" w:rsidRPr="004F6CDE">
        <w:rPr>
          <w:rStyle w:val="BasicCharDE"/>
          <w:lang w:val="en-GB"/>
        </w:rPr>
        <w:t xml:space="preserve"> which </w:t>
      </w:r>
      <w:r w:rsidR="007D2AB6">
        <w:rPr>
          <w:rStyle w:val="BasicCharDE"/>
          <w:lang w:val="en-GB"/>
        </w:rPr>
        <w:t>builds</w:t>
      </w:r>
      <w:r w:rsidR="004F6CDE" w:rsidRPr="004F6CDE">
        <w:rPr>
          <w:rStyle w:val="BasicCharDE"/>
          <w:lang w:val="en-GB"/>
        </w:rPr>
        <w:t xml:space="preserve"> </w:t>
      </w:r>
      <w:r w:rsidR="00FD1626">
        <w:rPr>
          <w:rStyle w:val="BasicCharDE"/>
          <w:lang w:val="en-GB"/>
        </w:rPr>
        <w:t xml:space="preserve">the </w:t>
      </w:r>
      <w:r w:rsidR="004F6CDE" w:rsidRPr="004F6CDE">
        <w:rPr>
          <w:rStyle w:val="BasicCharDE"/>
          <w:lang w:val="en-GB"/>
        </w:rPr>
        <w:t>production system on a contin</w:t>
      </w:r>
      <w:r w:rsidR="00FD1626">
        <w:rPr>
          <w:rStyle w:val="BasicCharDE"/>
          <w:lang w:val="en-GB"/>
        </w:rPr>
        <w:t>u</w:t>
      </w:r>
      <w:r w:rsidR="004F6CDE" w:rsidRPr="004F6CDE">
        <w:rPr>
          <w:rStyle w:val="BasicCharDE"/>
          <w:lang w:val="en-GB"/>
        </w:rPr>
        <w:t>ously improving simulation model</w:t>
      </w:r>
      <w:r w:rsidR="007D2AB6">
        <w:rPr>
          <w:rStyle w:val="BasicCharDE"/>
          <w:lang w:val="en-GB"/>
        </w:rPr>
        <w:t>, hence expects simulation itself will be</w:t>
      </w:r>
      <w:r w:rsidR="007A13A1">
        <w:rPr>
          <w:rStyle w:val="BasicCharDE"/>
          <w:lang w:val="en-GB"/>
        </w:rPr>
        <w:t xml:space="preserve"> the</w:t>
      </w:r>
      <w:r w:rsidR="007D2AB6">
        <w:rPr>
          <w:rStyle w:val="BasicCharDE"/>
          <w:lang w:val="en-GB"/>
        </w:rPr>
        <w:t xml:space="preserve"> primary instrument to support decision makers </w:t>
      </w:r>
      <w:r w:rsidR="007D2AB6">
        <w:rPr>
          <w:rStyle w:val="BasicCharDE"/>
          <w:lang w:val="en-GB"/>
        </w:rPr>
        <w:fldChar w:fldCharType="begin" w:fldLock="1"/>
      </w:r>
      <w:r w:rsidR="00F464F0">
        <w:rPr>
          <w:rStyle w:val="BasicCharDE"/>
          <w:lang w:val="en-GB"/>
        </w:rPr>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7D2AB6">
        <w:rPr>
          <w:rStyle w:val="BasicCharDE"/>
          <w:lang w:val="en-GB"/>
        </w:rPr>
        <w:fldChar w:fldCharType="separate"/>
      </w:r>
      <w:r w:rsidR="007D2AB6" w:rsidRPr="007D2AB6">
        <w:rPr>
          <w:rStyle w:val="BasicCharDE"/>
          <w:noProof/>
          <w:lang w:val="en-GB"/>
        </w:rPr>
        <w:t>(Schuh 2015, p. 84)</w:t>
      </w:r>
      <w:r w:rsidR="007D2AB6">
        <w:rPr>
          <w:rStyle w:val="BasicCharDE"/>
          <w:lang w:val="en-GB"/>
        </w:rPr>
        <w:fldChar w:fldCharType="end"/>
      </w:r>
      <w:r w:rsidR="007D2AB6">
        <w:rPr>
          <w:rStyle w:val="BasicCharDE"/>
          <w:lang w:val="en-GB"/>
        </w:rPr>
        <w:t xml:space="preserve">. According to </w:t>
      </w:r>
      <w:r w:rsidR="007D2AB6" w:rsidRPr="007D2AB6">
        <w:rPr>
          <w:rStyle w:val="BasicCharSmallCapitals"/>
        </w:rPr>
        <w:t>Gausemeier</w:t>
      </w:r>
      <w:r w:rsidR="007D2AB6">
        <w:rPr>
          <w:rStyle w:val="BasicCharDE"/>
          <w:lang w:val="en-GB"/>
        </w:rPr>
        <w:t xml:space="preserve"> a self-optimizing system has to maintain the following three steps. Firstly, the current situation has to be analysed (e.g. the current state of production regarding available capacity and resources). Secondly there must be a mechanism of determining systems objectives. The objectives are drawn from a prior provided set of suitable objectives (e.g. timeliness of production</w:t>
      </w:r>
      <w:r w:rsidR="00E60E5F">
        <w:rPr>
          <w:rStyle w:val="BasicCharDE"/>
          <w:lang w:val="en-GB"/>
        </w:rPr>
        <w:t xml:space="preserve"> outputs</w:t>
      </w:r>
      <w:r w:rsidR="007D2AB6">
        <w:rPr>
          <w:rStyle w:val="BasicCharDE"/>
          <w:lang w:val="en-GB"/>
        </w:rPr>
        <w:t xml:space="preserve">, resource efficiency). Lastly the overall system adapts it’s behaviour </w:t>
      </w:r>
      <w:r w:rsidRPr="004F6CDE">
        <w:t>according to the current knowledge available</w:t>
      </w:r>
      <w:r w:rsidR="00BD7966" w:rsidRPr="004F6CDE">
        <w:t xml:space="preserve"> </w:t>
      </w:r>
      <w:r w:rsidR="00BD7966" w:rsidRPr="004F6CDE">
        <w:fldChar w:fldCharType="begin" w:fldLock="1"/>
      </w:r>
      <w:r w:rsidR="00CE10DD"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BD7966" w:rsidRPr="004F6CDE">
        <w:fldChar w:fldCharType="separate"/>
      </w:r>
      <w:r w:rsidR="00BD7966" w:rsidRPr="004F6CDE">
        <w:rPr>
          <w:noProof/>
        </w:rPr>
        <w:t>(Schlick et al. 2014)</w:t>
      </w:r>
      <w:r w:rsidR="00BD7966" w:rsidRPr="004F6CDE">
        <w:fldChar w:fldCharType="end"/>
      </w:r>
      <w:r w:rsidR="007D2AB6">
        <w:t xml:space="preserve"> </w:t>
      </w:r>
      <w:r w:rsidR="007D2AB6">
        <w:fldChar w:fldCharType="begin" w:fldLock="1"/>
      </w:r>
      <w:r w:rsidR="007D2AB6">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7D2AB6">
        <w:fldChar w:fldCharType="separate"/>
      </w:r>
      <w:r w:rsidR="007D2AB6" w:rsidRPr="007D2AB6">
        <w:rPr>
          <w:noProof/>
        </w:rPr>
        <w:t>(Frank et al. 2004, p. 22)</w:t>
      </w:r>
      <w:r w:rsidR="007D2AB6">
        <w:fldChar w:fldCharType="end"/>
      </w:r>
      <w:r w:rsidRPr="004F6CDE">
        <w:t>.</w:t>
      </w:r>
    </w:p>
    <w:p w14:paraId="7E12168D" w14:textId="6788A409" w:rsidR="006269A6" w:rsidRPr="004F6CDE" w:rsidRDefault="004710A2" w:rsidP="006269A6">
      <w:pPr>
        <w:pStyle w:val="Heading2"/>
      </w:pPr>
      <w:bookmarkStart w:id="5" w:name="_Toc444348439"/>
      <w:r>
        <w:t>Usability of Information S</w:t>
      </w:r>
      <w:r w:rsidR="006269A6" w:rsidRPr="004F6CDE">
        <w:t>ystem</w:t>
      </w:r>
      <w:r w:rsidR="00CB78C9" w:rsidRPr="004F6CDE">
        <w:t>s</w:t>
      </w:r>
      <w:bookmarkEnd w:id="5"/>
    </w:p>
    <w:p w14:paraId="4394A521" w14:textId="0B665587" w:rsidR="003742A8" w:rsidRDefault="005C766F" w:rsidP="00CB78C9">
      <w:pPr>
        <w:pStyle w:val="BasicText"/>
      </w:pPr>
      <w:r>
        <w:t xml:space="preserve">The term “usability” is based on the two verbs “use” and “ability” thus </w:t>
      </w:r>
      <w:r w:rsidR="00CB78C9" w:rsidRPr="004F6CDE">
        <w:t xml:space="preserve">defines the degree of being capable to </w:t>
      </w:r>
      <w:r>
        <w:t>(</w:t>
      </w:r>
      <w:r w:rsidR="00CB78C9" w:rsidRPr="004F6CDE">
        <w:t>intuitively</w:t>
      </w:r>
      <w:r>
        <w:t>)</w:t>
      </w:r>
      <w:r w:rsidR="00CB78C9" w:rsidRPr="004F6CDE">
        <w:t xml:space="preserve"> solve a task. </w:t>
      </w:r>
      <w:r w:rsidR="003742A8" w:rsidRPr="00EF5890">
        <w:rPr>
          <w:rStyle w:val="BasicCharSmallCapitals"/>
        </w:rPr>
        <w:t>Lachenmaier</w:t>
      </w:r>
      <w:r w:rsidR="003742A8">
        <w:t xml:space="preserve"> </w:t>
      </w:r>
      <w:r w:rsidR="0018776E">
        <w:t>distinct</w:t>
      </w:r>
      <w:r w:rsidR="003742A8">
        <w:t xml:space="preserve"> three categories of tasks. There are structured ones</w:t>
      </w:r>
      <w:r w:rsidR="00EF5890">
        <w:t xml:space="preserve">, which feature </w:t>
      </w:r>
      <w:r w:rsidR="003742A8">
        <w:t>clear causal relationship</w:t>
      </w:r>
      <w:r w:rsidR="00EF5890">
        <w:t>s</w:t>
      </w:r>
      <w:r w:rsidR="003742A8">
        <w:t xml:space="preserve"> and objectively determinable amount of required information to solve.</w:t>
      </w:r>
      <w:r w:rsidR="00DC682C">
        <w:t xml:space="preserve"> </w:t>
      </w:r>
      <w:r w:rsidR="000E4FAD">
        <w:t>And t</w:t>
      </w:r>
      <w:r w:rsidR="00DC682C">
        <w:t xml:space="preserve">here are semi-structured or </w:t>
      </w:r>
      <w:r w:rsidR="000E4FAD">
        <w:t xml:space="preserve">even </w:t>
      </w:r>
      <w:r w:rsidR="00DC682C">
        <w:t xml:space="preserve">unstructured tasks, where the causal relationship is quite unclear and the degree of required information is subjective to the individual assigned to solve the task. </w:t>
      </w:r>
      <w:r w:rsidR="00E05017">
        <w:fldChar w:fldCharType="begin" w:fldLock="1"/>
      </w:r>
      <w:r w:rsidR="008A18AD">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4", "uris" : [ "http://www.mendeley.com/documents/?uuid=4f11a24b-66ec-41bc-93ac-570351546ffc" ] } ], "mendeley" : { "formattedCitation" : "(Lachenmaier et al. 2015, p. 4)", "plainTextFormattedCitation" : "(Lachenmaier et al. 2015, p. 4)", "previouslyFormattedCitation" : "(Lachenmaier et al. 2015, p. 4)" }, "properties" : { "noteIndex" : 0 }, "schema" : "https://github.com/citation-style-language/schema/raw/master/csl-citation.json" }</w:instrText>
      </w:r>
      <w:r w:rsidR="00E05017">
        <w:fldChar w:fldCharType="separate"/>
      </w:r>
      <w:r w:rsidR="00E05017" w:rsidRPr="00E05017">
        <w:rPr>
          <w:noProof/>
        </w:rPr>
        <w:t>(Lachenmaier et al. 2015, p. 4)</w:t>
      </w:r>
      <w:r w:rsidR="00E05017">
        <w:fldChar w:fldCharType="end"/>
      </w:r>
      <w:r w:rsidR="003742A8">
        <w:t xml:space="preserve"> </w:t>
      </w:r>
      <w:r w:rsidR="00CC0A2B">
        <w:t xml:space="preserve">The categorization performed by the author is used to </w:t>
      </w:r>
      <w:r w:rsidR="00CC0A2B">
        <w:lastRenderedPageBreak/>
        <w:t>understand that the necessary information required to solve a task are depending on the task itself and the human who is assigned to perform the task.</w:t>
      </w:r>
    </w:p>
    <w:p w14:paraId="1EF6E4FD" w14:textId="1B755516" w:rsidR="0059403D" w:rsidRDefault="00A04000" w:rsidP="00CB78C9">
      <w:pPr>
        <w:pStyle w:val="BasicText"/>
      </w:pPr>
      <w:r>
        <w:t xml:space="preserve">Another definition </w:t>
      </w:r>
      <w:r w:rsidR="008A18AD">
        <w:t>of usability features</w:t>
      </w:r>
      <w:r>
        <w:t xml:space="preserve"> the mapping of useful and utility. Something</w:t>
      </w:r>
      <w:r w:rsidR="0059403D">
        <w:t xml:space="preserve"> (the IS)</w:t>
      </w:r>
      <w:r>
        <w:t xml:space="preserve"> which has </w:t>
      </w:r>
      <w:r w:rsidRPr="00B712E0">
        <w:rPr>
          <w:i/>
        </w:rPr>
        <w:t>use</w:t>
      </w:r>
      <w:r>
        <w:t xml:space="preserve"> for the human working with it</w:t>
      </w:r>
      <w:r w:rsidR="0059403D">
        <w:t xml:space="preserve"> (to complete a task). </w:t>
      </w:r>
      <w:r w:rsidRPr="003742A8">
        <w:rPr>
          <w:rStyle w:val="BasicCharSmallCapitals"/>
        </w:rPr>
        <w:t>Nielsen</w:t>
      </w:r>
      <w:r>
        <w:t xml:space="preserve"> defines </w:t>
      </w:r>
      <w:r w:rsidR="00F17001">
        <w:t>the usability as</w:t>
      </w:r>
      <w:r w:rsidR="003742A8">
        <w:t xml:space="preserve"> part of the overall acceptance of the system, whereas</w:t>
      </w:r>
      <w:r w:rsidR="00F17001">
        <w:t xml:space="preserve"> the</w:t>
      </w:r>
      <w:r w:rsidR="003742A8">
        <w:t>re is a</w:t>
      </w:r>
      <w:r w:rsidR="00F17001">
        <w:t xml:space="preserve"> practical acceptance of a system besides the societal acceptance</w:t>
      </w:r>
      <w:r w:rsidR="00FE6A32">
        <w:t xml:space="preserve">. </w:t>
      </w:r>
      <w:r w:rsidR="00FE6A32" w:rsidRPr="00FE6A32">
        <w:rPr>
          <w:rStyle w:val="BasicCharSmallCapitals"/>
        </w:rPr>
        <w:t xml:space="preserve">Löffel </w:t>
      </w:r>
      <w:r w:rsidR="00FE6A32">
        <w:t xml:space="preserve">presents a standard (DIN EN ISO 9240 – Part II) which </w:t>
      </w:r>
      <w:r w:rsidR="000232B0">
        <w:t xml:space="preserve">describes </w:t>
      </w:r>
      <w:r w:rsidR="00FE6A32">
        <w:t xml:space="preserve">usability as </w:t>
      </w:r>
      <w:r w:rsidR="00CB44C1">
        <w:t>“</w:t>
      </w:r>
      <w:r w:rsidR="00FE6A32">
        <w:t>the degree of a product being useful in a certain context of usage to effectively, efficiently and satisfactorily achieve certain goals</w:t>
      </w:r>
      <w:r w:rsidR="00CB44C1">
        <w:t xml:space="preserve">” </w:t>
      </w:r>
      <w:r w:rsidR="008A18AD">
        <w:fldChar w:fldCharType="begin" w:fldLock="1"/>
      </w:r>
      <w:r w:rsidR="00B05868">
        <w:instrText>ADDIN CSL_CITATION { "citationItems" : [ { "id" : "ITEM-1", "itemData" : { "DOI" : "10.1007/978-3-658-10369-9", "ISBN" : "978-3-658-10368-2",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L\u00f6ffel", "given" : "Marc", "non-dropping-particle" : "", "parse-names" : false, "suffix" : "" } ], "id" : "ITEM-1", "issue" : "9", "issued" : { "date-parts" : [ [ "2015" ] ] }, "number-of-pages" : "1689-1699", "publisher" : "Springer Fachmedien Wiesbaden", "publisher-place" : "Wiesbaden", "title" : "Zeitungswebsites", "type" : "book", "volume" : "53" }, "locator" : "16", "uris" : [ "http://www.mendeley.com/documents/?uuid=0f2ae3a0-d6ef-4017-9bdd-5e686f9200a5" ] } ], "mendeley" : { "formattedCitation" : "(L\u00f6ffel 2015, p. 16)", "plainTextFormattedCitation" : "(L\u00f6ffel 2015, p. 16)", "previouslyFormattedCitation" : "(L\u00f6ffel 2015, p. 16)" }, "properties" : { "noteIndex" : 0 }, "schema" : "https://github.com/citation-style-language/schema/raw/master/csl-citation.json" }</w:instrText>
      </w:r>
      <w:r w:rsidR="008A18AD">
        <w:fldChar w:fldCharType="separate"/>
      </w:r>
      <w:r w:rsidR="008A18AD" w:rsidRPr="008A18AD">
        <w:rPr>
          <w:noProof/>
        </w:rPr>
        <w:t>(Löffel 2015, p. 16)</w:t>
      </w:r>
      <w:r w:rsidR="008A18AD">
        <w:fldChar w:fldCharType="end"/>
      </w:r>
      <w:r w:rsidR="003742A8">
        <w:t>.</w:t>
      </w:r>
      <w:r w:rsidR="00CB44C1">
        <w:t xml:space="preserve"> </w:t>
      </w:r>
      <w:r w:rsidR="008C3CDE">
        <w:t>To make contact with</w:t>
      </w:r>
      <w:r w:rsidR="00CB44C1">
        <w:t xml:space="preserve"> this thesis, </w:t>
      </w:r>
      <w:r w:rsidR="008103E9">
        <w:t>the analysed potenti</w:t>
      </w:r>
      <w:r w:rsidR="00076BF2">
        <w:t>als of decentralized planning</w:t>
      </w:r>
      <w:r w:rsidR="008103E9">
        <w:t xml:space="preserve"> approaches in context of Industrie 4.0 have to </w:t>
      </w:r>
      <w:r w:rsidR="00076BF2">
        <w:t xml:space="preserve">be </w:t>
      </w:r>
      <w:r w:rsidR="008103E9">
        <w:t xml:space="preserve">made available for </w:t>
      </w:r>
      <w:r w:rsidR="00DC030E">
        <w:t xml:space="preserve">the </w:t>
      </w:r>
      <w:r w:rsidR="008103E9">
        <w:t>effectively, efficie</w:t>
      </w:r>
      <w:r w:rsidR="001F2CB5">
        <w:t>ntly and satisfactorily achieve</w:t>
      </w:r>
      <w:r w:rsidR="008103E9">
        <w:t xml:space="preserve"> of planning goals by </w:t>
      </w:r>
      <w:r w:rsidR="008103E9" w:rsidRPr="00B13342">
        <w:rPr>
          <w:i/>
        </w:rPr>
        <w:t>integrating</w:t>
      </w:r>
      <w:r w:rsidR="008103E9">
        <w:t xml:space="preserve"> into standardized (societal and practical accepted)</w:t>
      </w:r>
      <w:r w:rsidR="00B744C6">
        <w:t xml:space="preserve"> information systems.</w:t>
      </w:r>
    </w:p>
    <w:p w14:paraId="2F60AD20" w14:textId="1DC138D9" w:rsidR="00A70533" w:rsidRPr="004F6CDE" w:rsidRDefault="00C24D41" w:rsidP="00A70533">
      <w:pPr>
        <w:pStyle w:val="Heading2"/>
      </w:pPr>
      <w:bookmarkStart w:id="6" w:name="_Toc444348440"/>
      <w:r w:rsidRPr="004F6CDE">
        <w:t>Pl</w:t>
      </w:r>
      <w:r w:rsidR="009B41F4" w:rsidRPr="004F6CDE">
        <w:t>an</w:t>
      </w:r>
      <w:r w:rsidR="00A167D9" w:rsidRPr="004F6CDE">
        <w:t>ning</w:t>
      </w:r>
      <w:r w:rsidR="00C977C6">
        <w:t xml:space="preserve"> within a</w:t>
      </w:r>
      <w:r w:rsidR="00D61D9F" w:rsidRPr="004F6CDE">
        <w:t xml:space="preserve"> </w:t>
      </w:r>
      <w:r w:rsidRPr="004F6CDE">
        <w:t>Supply Chain</w:t>
      </w:r>
      <w:bookmarkEnd w:id="6"/>
      <w:r w:rsidR="00D61D9F" w:rsidRPr="004F6CDE">
        <w:t xml:space="preserve"> </w:t>
      </w:r>
    </w:p>
    <w:p w14:paraId="0F5FB889" w14:textId="3679087A" w:rsidR="00541A71" w:rsidRPr="004F6CDE" w:rsidRDefault="00913EEA" w:rsidP="00216040">
      <w:pPr>
        <w:pStyle w:val="BasicText"/>
      </w:pPr>
      <w:r w:rsidRPr="004F6CDE">
        <w:t xml:space="preserve">Planning </w:t>
      </w:r>
      <w:r w:rsidR="00695B14" w:rsidRPr="004F6CDE">
        <w:t>takes an important role in the multitude of tasks present in the supply chain</w:t>
      </w:r>
      <w:r w:rsidR="0049356A" w:rsidRPr="004F6CDE">
        <w:t xml:space="preserve"> </w:t>
      </w:r>
      <w:r w:rsidR="008B6CF6" w:rsidRPr="004F6CDE">
        <w:t xml:space="preserve">a </w:t>
      </w:r>
      <w:r w:rsidR="0049356A" w:rsidRPr="004F6CDE">
        <w:t>company resides in</w:t>
      </w:r>
      <w:r w:rsidR="00695B14" w:rsidRPr="004F6CDE">
        <w:t xml:space="preserve">. </w:t>
      </w:r>
      <w:r w:rsidR="007B2E09" w:rsidRPr="004F6CDE">
        <w:t xml:space="preserve">The model provided by </w:t>
      </w:r>
      <w:r w:rsidR="007B2E09" w:rsidRPr="004F6CDE">
        <w:rPr>
          <w:rStyle w:val="BasicCharSmallCapitals"/>
        </w:rPr>
        <w:t>Hellingrath and Kuhn</w:t>
      </w:r>
      <w:r w:rsidR="007B2E09" w:rsidRPr="004F6CDE">
        <w:t xml:space="preserve"> divides</w:t>
      </w:r>
      <w:r w:rsidR="00695B14" w:rsidRPr="004F6CDE">
        <w:t xml:space="preserve"> the overall tasks </w:t>
      </w:r>
      <w:r w:rsidR="001F0B20" w:rsidRPr="004F6CDE">
        <w:t>into three areas</w:t>
      </w:r>
      <w:r w:rsidR="00A82ADE" w:rsidRPr="004F6CDE">
        <w:t>.</w:t>
      </w:r>
      <w:r w:rsidR="00541A71" w:rsidRPr="004F6CDE">
        <w:t xml:space="preserve"> </w:t>
      </w:r>
    </w:p>
    <w:p w14:paraId="670247FE" w14:textId="77777777" w:rsidR="005E41B8" w:rsidRPr="004F6CDE" w:rsidRDefault="005E41B8" w:rsidP="005E41B8">
      <w:pPr>
        <w:pStyle w:val="BasicText"/>
        <w:keepNext/>
      </w:pPr>
      <w:r w:rsidRPr="004F6CDE">
        <w:rPr>
          <w:noProof/>
          <w:lang w:val="en-US" w:eastAsia="en-US"/>
        </w:rPr>
        <w:drawing>
          <wp:inline distT="0" distB="0" distL="0" distR="0" wp14:anchorId="7083F4A7" wp14:editId="03937353">
            <wp:extent cx="5210175" cy="3055024"/>
            <wp:effectExtent l="0" t="0" r="0" b="0"/>
            <wp:docPr id="5" name="Picture 5" descr="Task%20model%20Helling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sk%20model%20Hellingrat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6727" cy="3094047"/>
                    </a:xfrm>
                    <a:prstGeom prst="rect">
                      <a:avLst/>
                    </a:prstGeom>
                    <a:noFill/>
                    <a:ln>
                      <a:noFill/>
                    </a:ln>
                  </pic:spPr>
                </pic:pic>
              </a:graphicData>
            </a:graphic>
          </wp:inline>
        </w:drawing>
      </w:r>
    </w:p>
    <w:p w14:paraId="65D962EE" w14:textId="495ED7F0" w:rsidR="00216040" w:rsidRPr="004F6CDE" w:rsidRDefault="005E41B8" w:rsidP="005E41B8">
      <w:pPr>
        <w:pStyle w:val="Caption"/>
        <w:jc w:val="both"/>
        <w:rPr>
          <w:lang w:val="en-GB"/>
        </w:rPr>
      </w:pPr>
      <w:bookmarkStart w:id="7" w:name="_Ref440119270"/>
      <w:bookmarkStart w:id="8" w:name="_Toc444346691"/>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B4921">
        <w:rPr>
          <w:noProof/>
          <w:lang w:val="en-GB"/>
        </w:rPr>
        <w:t>1</w:t>
      </w:r>
      <w:r w:rsidRPr="004F6CDE">
        <w:rPr>
          <w:lang w:val="en-GB"/>
        </w:rPr>
        <w:fldChar w:fldCharType="end"/>
      </w:r>
      <w:bookmarkEnd w:id="7"/>
      <w:r w:rsidRPr="004F6CDE">
        <w:rPr>
          <w:lang w:val="en-GB"/>
        </w:rPr>
        <w:t xml:space="preserve"> </w:t>
      </w:r>
      <w:r w:rsidR="00541A71" w:rsidRPr="004F6CDE">
        <w:rPr>
          <w:lang w:val="en-GB"/>
        </w:rPr>
        <w:t xml:space="preserve">Hellingrath </w:t>
      </w:r>
      <w:r w:rsidRPr="004F6CDE">
        <w:rPr>
          <w:lang w:val="en-GB"/>
        </w:rPr>
        <w:t>Ta</w:t>
      </w:r>
      <w:r w:rsidR="00424C37" w:rsidRPr="004F6CDE">
        <w:rPr>
          <w:lang w:val="en-GB"/>
        </w:rPr>
        <w:t>sk model for IT-systems of SCM</w:t>
      </w:r>
      <w:bookmarkEnd w:id="8"/>
    </w:p>
    <w:p w14:paraId="055D6CB3" w14:textId="578D4E80" w:rsidR="008805F7" w:rsidRPr="004F6CDE" w:rsidRDefault="00A82ADE" w:rsidP="008805F7">
      <w:pPr>
        <w:pStyle w:val="Subheading1"/>
      </w:pPr>
      <w:r w:rsidRPr="004F6CDE">
        <w:t>Design (“</w:t>
      </w:r>
      <w:r w:rsidR="008805F7" w:rsidRPr="004F6CDE">
        <w:t>Supply Chain Design</w:t>
      </w:r>
      <w:r w:rsidRPr="004F6CDE">
        <w:t>”)</w:t>
      </w:r>
    </w:p>
    <w:p w14:paraId="6C1FBF34" w14:textId="40A60E47" w:rsidR="008805F7" w:rsidRPr="004F6CDE" w:rsidRDefault="008805F7" w:rsidP="008805F7">
      <w:pPr>
        <w:pStyle w:val="BasicText"/>
      </w:pPr>
      <w:r w:rsidRPr="004F6CDE">
        <w:t xml:space="preserve">The first layer named “Supply Chain Design” in </w:t>
      </w:r>
      <w:r w:rsidRPr="004F6CDE">
        <w:fldChar w:fldCharType="begin"/>
      </w:r>
      <w:r w:rsidRPr="004F6CDE">
        <w:instrText xml:space="preserve"> REF _Ref440119270 \h </w:instrText>
      </w:r>
      <w:r w:rsidRPr="004F6CDE">
        <w:fldChar w:fldCharType="separate"/>
      </w:r>
      <w:r w:rsidRPr="004F6CDE">
        <w:t xml:space="preserve">Figure </w:t>
      </w:r>
      <w:r w:rsidRPr="004F6CDE">
        <w:rPr>
          <w:noProof/>
        </w:rPr>
        <w:t>1</w:t>
      </w:r>
      <w:r w:rsidRPr="004F6CDE">
        <w:fldChar w:fldCharType="end"/>
      </w:r>
      <w:r w:rsidRPr="004F6CDE">
        <w:t xml:space="preserve"> contains strategic decisions regarding the overall design of the supply chain ranging from one to multiple years.  </w:t>
      </w:r>
      <w:r w:rsidRPr="004F6CDE">
        <w:lastRenderedPageBreak/>
        <w:t xml:space="preserve">Decisions made and activities facilitated </w:t>
      </w:r>
      <w:r w:rsidR="008B515D" w:rsidRPr="004F6CDE">
        <w:t>in this task area</w:t>
      </w:r>
      <w:r w:rsidRPr="004F6CDE">
        <w:t xml:space="preserve"> </w:t>
      </w:r>
      <w:r w:rsidR="0053526F" w:rsidRPr="004F6CDE">
        <w:t xml:space="preserve">focus on aligning the distribution network with the overall supply chain strategy to ensure the defined objectives are met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18F7263A" w14:textId="29282FD3" w:rsidR="008805F7" w:rsidRPr="004F6CDE" w:rsidRDefault="00A82ADE" w:rsidP="008805F7">
      <w:pPr>
        <w:pStyle w:val="Subheading1"/>
      </w:pPr>
      <w:r w:rsidRPr="004F6CDE">
        <w:t>Planning (“</w:t>
      </w:r>
      <w:r w:rsidR="008805F7" w:rsidRPr="004F6CDE">
        <w:t>Supply Chain Planning</w:t>
      </w:r>
      <w:r w:rsidRPr="004F6CDE">
        <w:t>”)</w:t>
      </w:r>
    </w:p>
    <w:p w14:paraId="5C824E1E" w14:textId="342A6D9E" w:rsidR="008805F7" w:rsidRPr="004F6CDE" w:rsidRDefault="008805F7" w:rsidP="008805F7">
      <w:pPr>
        <w:pStyle w:val="BasicText"/>
      </w:pPr>
      <w:r w:rsidRPr="004F6CDE">
        <w:t xml:space="preserve">The second layer named Supply Chain Planning (SCP) </w:t>
      </w:r>
      <w:r w:rsidR="006B6911" w:rsidRPr="004F6CDE">
        <w:t>encompasses</w:t>
      </w:r>
      <w:r w:rsidRPr="004F6CDE">
        <w:t xml:space="preserve"> planning activities for a </w:t>
      </w:r>
      <w:r w:rsidR="006B6911" w:rsidRPr="004F6CDE">
        <w:t>multitude</w:t>
      </w:r>
      <w:r w:rsidRPr="004F6CDE">
        <w:t xml:space="preserve"> of supply chain task areas. </w:t>
      </w:r>
      <w:r w:rsidR="000E1FB8" w:rsidRPr="004F6CDE">
        <w:t>The generation</w:t>
      </w:r>
      <w:r w:rsidR="00F04C07" w:rsidRPr="004F6CDE">
        <w:t xml:space="preserve"> of plans</w:t>
      </w:r>
      <w:r w:rsidR="000E1FB8" w:rsidRPr="004F6CDE">
        <w:t xml:space="preserve"> is carried out strongly hierarchical (top-down) because it is not possible to execute all planning tasks simultaneously</w:t>
      </w:r>
      <w:r w:rsidR="00C97384" w:rsidRPr="004F6CDE">
        <w:t xml:space="preserve"> due to</w:t>
      </w:r>
      <w:r w:rsidR="00F04C07" w:rsidRPr="004F6CDE">
        <w:t xml:space="preserve"> high</w:t>
      </w:r>
      <w:r w:rsidR="00C97384" w:rsidRPr="004F6CDE">
        <w:t xml:space="preserve"> complexity of the </w:t>
      </w:r>
      <w:r w:rsidR="00F04C07" w:rsidRPr="004F6CDE">
        <w:t>underlying</w:t>
      </w:r>
      <w:r w:rsidR="00C97384" w:rsidRPr="004F6CDE">
        <w:t xml:space="preserve"> planning problem</w:t>
      </w:r>
      <w:r w:rsidR="009B41F4" w:rsidRPr="004F6CDE">
        <w:t xml:space="preserve"> </w:t>
      </w:r>
      <w:r w:rsidR="009B41F4" w:rsidRPr="004F6CDE">
        <w:fldChar w:fldCharType="begin" w:fldLock="1"/>
      </w:r>
      <w:r w:rsidR="00B63746" w:rsidRPr="004F6CDE">
        <w:instrText>ADDIN CSL_CITATION { "citationItems" : [ { "id" : "ITEM-1", "itemData" : { "DOI" : "10.1007/978-3-662-43542-7_1", "ISBN" : "978-3-662-43541-0", "auth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container-title" : "Produktionsplanung und \u2013steuerung SE  - 1", "edit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id" : "ITEM-1", "issued" : { "date-parts" : [ [ "2015" ] ] }, "language" : "German", "page" : "3-6", "publisher" : "Springer Berlin Heidelberg", "title" : "Knappe Kapazit\u00e4ten und Unsicherheit \u2014 Analytische Ans\u00e4tze und Simulation in der Produktionsplanung und -steuerung", "type" : "chapter" }, "locator" : "7", "uris" : [ "http://www.mendeley.com/documents/?uuid=c416d07a-72b1-4cc2-8537-000a01493ef9" ] } ], "mendeley" : { "formattedCitation" : "(Claus et al. 2015, p. 7)", "plainTextFormattedCitation" : "(Claus et al. 2015, p. 7)", "previouslyFormattedCitation" : "(Claus et al. 2015, p. 7)" }, "properties" : { "noteIndex" : 0 }, "schema" : "https://github.com/citation-style-language/schema/raw/master/csl-citation.json" }</w:instrText>
      </w:r>
      <w:r w:rsidR="009B41F4" w:rsidRPr="004F6CDE">
        <w:fldChar w:fldCharType="separate"/>
      </w:r>
      <w:r w:rsidR="007162A8" w:rsidRPr="004F6CDE">
        <w:rPr>
          <w:noProof/>
        </w:rPr>
        <w:t>(Claus et al. 2015, p. 7)</w:t>
      </w:r>
      <w:r w:rsidR="009B41F4" w:rsidRPr="004F6CDE">
        <w:fldChar w:fldCharType="end"/>
      </w:r>
      <w:r w:rsidR="007162A8" w:rsidRPr="004F6CDE">
        <w:t xml:space="preserve"> </w:t>
      </w:r>
      <w:r w:rsidR="000E1FB8" w:rsidRPr="004F6CDE">
        <w:t>.</w:t>
      </w:r>
      <w:r w:rsidR="0008050D" w:rsidRPr="004F6CDE">
        <w:t xml:space="preserve"> Two different structures exist how planning can be laid out. For instance, speaking of produ</w:t>
      </w:r>
      <w:r w:rsidR="00124329" w:rsidRPr="004F6CDE">
        <w:t>ction planning</w:t>
      </w:r>
      <w:r w:rsidR="003F48FD" w:rsidRPr="004F6CDE">
        <w:t>,</w:t>
      </w:r>
      <w:r w:rsidR="00124329" w:rsidRPr="004F6CDE">
        <w:t xml:space="preserve"> one can </w:t>
      </w:r>
      <w:r w:rsidR="003F48FD" w:rsidRPr="004F6CDE">
        <w:t>empower</w:t>
      </w:r>
      <w:r w:rsidR="00124329" w:rsidRPr="004F6CDE">
        <w:t xml:space="preserve"> a central planning unit, to determine </w:t>
      </w:r>
      <w:r w:rsidR="00124329" w:rsidRPr="004F6CDE">
        <w:rPr>
          <w:i/>
        </w:rPr>
        <w:t>all</w:t>
      </w:r>
      <w:r w:rsidR="00124329" w:rsidRPr="004F6CDE">
        <w:t xml:space="preserve"> decision for </w:t>
      </w:r>
      <w:r w:rsidR="00124329" w:rsidRPr="004F6CDE">
        <w:rPr>
          <w:i/>
        </w:rPr>
        <w:t>all</w:t>
      </w:r>
      <w:r w:rsidR="00124329" w:rsidRPr="004F6CDE">
        <w:t xml:space="preserve"> manufacturing facilities</w:t>
      </w:r>
      <w:r w:rsidR="00172068" w:rsidRPr="004F6CDE">
        <w:t xml:space="preserve"> such as MRP II</w:t>
      </w:r>
      <w:r w:rsidR="00124329" w:rsidRPr="004F6CDE">
        <w:t xml:space="preserve">. This </w:t>
      </w:r>
      <w:r w:rsidR="00B73057" w:rsidRPr="004F6CDE">
        <w:t xml:space="preserve">approach lacks flexibility </w:t>
      </w:r>
      <w:r w:rsidR="003F48FD" w:rsidRPr="004F6CDE">
        <w:t xml:space="preserve">when </w:t>
      </w:r>
      <w:r w:rsidR="00B73057" w:rsidRPr="004F6CDE">
        <w:t>unexpected events</w:t>
      </w:r>
      <w:r w:rsidR="003F48FD" w:rsidRPr="004F6CDE">
        <w:t xml:space="preserve"> occur</w:t>
      </w:r>
      <w:r w:rsidR="00124329" w:rsidRPr="004F6CDE">
        <w:t xml:space="preserve">. The other way is to perform the planning decentralized. Speaking of the same example, the production planning in this case defines </w:t>
      </w:r>
      <w:r w:rsidR="00A214E3" w:rsidRPr="004F6CDE">
        <w:t>a rough production plan, which has to be fine planned for</w:t>
      </w:r>
      <w:r w:rsidR="00F02B76" w:rsidRPr="004F6CDE">
        <w:t xml:space="preserve"> each</w:t>
      </w:r>
      <w:r w:rsidR="00124329" w:rsidRPr="004F6CDE">
        <w:t xml:space="preserve"> manufacturing facility</w:t>
      </w:r>
      <w:r w:rsidR="005C2AF5" w:rsidRPr="004F6CDE">
        <w:t xml:space="preserve"> </w:t>
      </w:r>
      <w:r w:rsidR="005C2AF5" w:rsidRPr="004F6CDE">
        <w:fldChar w:fldCharType="begin" w:fldLock="1"/>
      </w:r>
      <w:r w:rsidR="001F112C" w:rsidRPr="004F6CDE">
        <w:instrText>ADDIN CSL_CITATION { "citationItems" : [ { "id" : "ITEM-1", "itemData" : { "author" : [ { "dropping-particle" : "", "family" : "Saharidis", "given" : "Georges", "non-dropping-particle" : "", "parse-names" : false, "suffix" : "" }, { "dropping-particle" : "", "family" : "Dallery", "given" : "Yves", "non-dropping-particle" : "", "parse-names" : false, "suffix" : "" }, { "dropping-particle" : "", "family" : "Karaesmen", "given" : "Fikri", "non-dropping-particle" : "", "parse-names" : false, "suffix" : "" } ], "id" : "ITEM-1", "issued" : { "date-parts" : [ [ "2005" ] ] }, "page" : "1-14", "title" : "Centralized versus decentralized production planning", "type" : "article-journal" }, "locator" : "5", "uris" : [ "http://www.mendeley.com/documents/?uuid=93466b1a-7124-46aa-8cdc-96ff1028656f" ] } ], "mendeley" : { "formattedCitation" : "(Saharidis et al. 2005, p. 5)", "plainTextFormattedCitation" : "(Saharidis et al. 2005, p. 5)", "previouslyFormattedCitation" : "(Saharidis et al. 2005, p. 5)" }, "properties" : { "noteIndex" : 0 }, "schema" : "https://github.com/citation-style-language/schema/raw/master/csl-citation.json" }</w:instrText>
      </w:r>
      <w:r w:rsidR="005C2AF5" w:rsidRPr="004F6CDE">
        <w:fldChar w:fldCharType="separate"/>
      </w:r>
      <w:r w:rsidR="00AC4457" w:rsidRPr="004F6CDE">
        <w:rPr>
          <w:noProof/>
        </w:rPr>
        <w:t>(Saharidis et al. 2005, p. 5)</w:t>
      </w:r>
      <w:r w:rsidR="005C2AF5" w:rsidRPr="004F6CDE">
        <w:fldChar w:fldCharType="end"/>
      </w:r>
      <w:r w:rsidR="00E56BED" w:rsidRPr="004F6CDE">
        <w:t xml:space="preserve">. This allows a </w:t>
      </w:r>
      <w:r w:rsidR="00A214E3" w:rsidRPr="004F6CDE">
        <w:t>facility to</w:t>
      </w:r>
      <w:r w:rsidR="00124329" w:rsidRPr="004F6CDE">
        <w:t xml:space="preserve"> position itself </w:t>
      </w:r>
      <w:r w:rsidR="00D31F61" w:rsidRPr="004F6CDE">
        <w:t xml:space="preserve">between the bounds defined in the rough plan </w:t>
      </w:r>
      <w:r w:rsidR="00124329" w:rsidRPr="004F6CDE">
        <w:t>according to their operational knowledge.</w:t>
      </w:r>
      <w:r w:rsidR="005C451F">
        <w:br/>
      </w:r>
      <w:r w:rsidRPr="004F6CDE">
        <w:t xml:space="preserve">The goal of those plans is to align the supply chain execution to the strategy incorporated and applied in the supply chain design area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0DFBC6F1" w14:textId="14ACEA96" w:rsidR="008805F7" w:rsidRPr="004F6CDE" w:rsidRDefault="00A82ADE" w:rsidP="008805F7">
      <w:pPr>
        <w:pStyle w:val="Subheading1"/>
      </w:pPr>
      <w:r w:rsidRPr="004F6CDE">
        <w:t>Execution (“</w:t>
      </w:r>
      <w:r w:rsidR="008805F7" w:rsidRPr="004F6CDE">
        <w:t>Supply Chain Execution</w:t>
      </w:r>
      <w:r w:rsidRPr="004F6CDE">
        <w:t>”)</w:t>
      </w:r>
    </w:p>
    <w:p w14:paraId="6A3E82D6" w14:textId="5CD1316D" w:rsidR="00CE0708" w:rsidRPr="004F6CDE" w:rsidRDefault="008805F7" w:rsidP="008805F7">
      <w:pPr>
        <w:pStyle w:val="BasicText"/>
      </w:pPr>
      <w:r w:rsidRPr="004F6CDE">
        <w:t xml:space="preserve">The third layer: Supply Chain Execution encompasses all functions and tasks which are used for the execution of the operational processes. Focussing the inter-organizational monitoring and control of the supply chain. The main objective is to support decisions in the operational activities based on the current knowledge. This should increase the capability to react agile to changing environmental constraints such as demand changes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52", "uris" : [ "http://www.mendeley.com/documents/?uuid=28cec121-07bf-48a3-b37e-22449b5774d3" ] } ], "mendeley" : { "formattedCitation" : "(Kuhn and Hellingrath 2002, p. 152)", "plainTextFormattedCitation" : "(Kuhn and Hellingrath 2002, p. 152)", "previouslyFormattedCitation" : "(Kuhn and Hellingrath 2002, p. 152)" }, "properties" : { "noteIndex" : 0 }, "schema" : "https://github.com/citation-style-language/schema/raw/master/csl-citation.json" }</w:instrText>
      </w:r>
      <w:r w:rsidRPr="004F6CDE">
        <w:fldChar w:fldCharType="separate"/>
      </w:r>
      <w:r w:rsidRPr="004F6CDE">
        <w:rPr>
          <w:noProof/>
        </w:rPr>
        <w:t>(Kuhn and Hellingrath 2002, p. 152)</w:t>
      </w:r>
      <w:r w:rsidRPr="004F6CDE">
        <w:fldChar w:fldCharType="end"/>
      </w:r>
      <w:r w:rsidRPr="004F6CDE">
        <w:t xml:space="preserve">. </w:t>
      </w:r>
    </w:p>
    <w:p w14:paraId="25A3293A" w14:textId="6955EA8F" w:rsidR="001160CE" w:rsidRDefault="001669E8" w:rsidP="007A3126">
      <w:pPr>
        <w:pStyle w:val="BasicText"/>
      </w:pPr>
      <w:r w:rsidRPr="004F6CDE">
        <w:t xml:space="preserve">The </w:t>
      </w:r>
      <w:r w:rsidR="00720CED" w:rsidRPr="004F6CDE">
        <w:t xml:space="preserve">realization </w:t>
      </w:r>
      <w:r w:rsidRPr="004F6CDE">
        <w:t>of the aforementioned C</w:t>
      </w:r>
      <w:r w:rsidR="006C03C3" w:rsidRPr="004F6CDE">
        <w:t>yber-physical-production systems</w:t>
      </w:r>
      <w:r w:rsidR="0038561C" w:rsidRPr="004F6CDE">
        <w:t xml:space="preserve"> (CPP</w:t>
      </w:r>
      <w:r w:rsidRPr="004F6CDE">
        <w:t>S) will fundamentally change who is</w:t>
      </w:r>
      <w:r w:rsidR="0040718A" w:rsidRPr="004F6CDE">
        <w:t xml:space="preserve"> responsible of performing which task</w:t>
      </w:r>
      <w:r w:rsidRPr="004F6CDE">
        <w:t xml:space="preserve">. To scope the overall impact by the advent of “Industrie 4.0” innovations, this thesis will focus on </w:t>
      </w:r>
      <w:commentRangeStart w:id="9"/>
      <w:r w:rsidR="00EE4C19" w:rsidRPr="004F6CDE">
        <w:t>process planning,</w:t>
      </w:r>
      <w:commentRangeEnd w:id="9"/>
      <w:r w:rsidR="00BC52CF" w:rsidRPr="004F6CDE">
        <w:rPr>
          <w:rStyle w:val="CommentReference"/>
        </w:rPr>
        <w:commentReference w:id="9"/>
      </w:r>
      <w:r w:rsidR="00EE4C19" w:rsidRPr="004F6CDE">
        <w:t xml:space="preserve"> </w:t>
      </w:r>
      <w:r w:rsidRPr="004F6CDE">
        <w:t>production planning and control.</w:t>
      </w:r>
      <w:r w:rsidR="00DE2527" w:rsidRPr="004F6CDE">
        <w:t xml:space="preserve"> There</w:t>
      </w:r>
      <w:r w:rsidR="00CE0708" w:rsidRPr="004F6CDE">
        <w:t xml:space="preserve">by </w:t>
      </w:r>
      <w:r w:rsidR="00DE2527" w:rsidRPr="004F6CDE">
        <w:t xml:space="preserve">residing in the task </w:t>
      </w:r>
      <w:r w:rsidR="00CE0708" w:rsidRPr="004F6CDE">
        <w:t xml:space="preserve">areas of </w:t>
      </w:r>
      <w:r w:rsidR="005303B0" w:rsidRPr="004F6CDE">
        <w:t>“</w:t>
      </w:r>
      <w:r w:rsidR="0040718A" w:rsidRPr="004F6CDE">
        <w:t>planning</w:t>
      </w:r>
      <w:r w:rsidR="005303B0" w:rsidRPr="004F6CDE">
        <w:t>”</w:t>
      </w:r>
      <w:r w:rsidR="0040718A" w:rsidRPr="004F6CDE">
        <w:t xml:space="preserve"> and </w:t>
      </w:r>
      <w:r w:rsidR="005303B0" w:rsidRPr="004F6CDE">
        <w:t>“</w:t>
      </w:r>
      <w:r w:rsidR="0040718A" w:rsidRPr="004F6CDE">
        <w:t>execution</w:t>
      </w:r>
      <w:r w:rsidR="005303B0" w:rsidRPr="004F6CDE">
        <w:t>”</w:t>
      </w:r>
      <w:r w:rsidR="00D31F61" w:rsidRPr="004F6CDE">
        <w:t xml:space="preserve"> and thereby discussing</w:t>
      </w:r>
      <w:r w:rsidR="0040718A" w:rsidRPr="004F6CDE">
        <w:t xml:space="preserve"> </w:t>
      </w:r>
      <w:r w:rsidRPr="004F6CDE">
        <w:t xml:space="preserve">activities </w:t>
      </w:r>
      <w:r w:rsidR="00D31F61" w:rsidRPr="004F6CDE">
        <w:t>comprised</w:t>
      </w:r>
      <w:r w:rsidRPr="004F6CDE">
        <w:t xml:space="preserve"> in</w:t>
      </w:r>
      <w:r w:rsidR="00CE0708" w:rsidRPr="004F6CDE">
        <w:t xml:space="preserve"> “Production Planning”</w:t>
      </w:r>
      <w:r w:rsidR="0040718A" w:rsidRPr="004F6CDE">
        <w:t xml:space="preserve"> and</w:t>
      </w:r>
      <w:r w:rsidRPr="004F6CDE">
        <w:t xml:space="preserve"> “Production Scheduling / Sequencing”.</w:t>
      </w:r>
    </w:p>
    <w:p w14:paraId="20145CE6" w14:textId="77777777" w:rsidR="001160CE" w:rsidRDefault="001160CE">
      <w:pPr>
        <w:spacing w:after="200" w:line="276" w:lineRule="auto"/>
        <w:rPr>
          <w:sz w:val="24"/>
        </w:rPr>
      </w:pPr>
      <w:r>
        <w:br w:type="page"/>
      </w:r>
    </w:p>
    <w:p w14:paraId="2C153140" w14:textId="7C5AC008" w:rsidR="0039305A" w:rsidRPr="004F6CDE" w:rsidRDefault="00593A25" w:rsidP="0039305A">
      <w:pPr>
        <w:pStyle w:val="Heading2"/>
      </w:pPr>
      <w:bookmarkStart w:id="10" w:name="_Toc444348441"/>
      <w:r>
        <w:lastRenderedPageBreak/>
        <w:t>Production Planning and C</w:t>
      </w:r>
      <w:r w:rsidR="0039305A" w:rsidRPr="004F6CDE">
        <w:t>ontrol</w:t>
      </w:r>
      <w:bookmarkEnd w:id="10"/>
    </w:p>
    <w:p w14:paraId="0B2C58DE" w14:textId="13568DFC" w:rsidR="00501742" w:rsidRPr="004F6CDE" w:rsidRDefault="00501742" w:rsidP="00501742">
      <w:pPr>
        <w:pStyle w:val="BasicText"/>
        <w:rPr>
          <w:rStyle w:val="BasicCharDE"/>
          <w:lang w:val="en-GB"/>
        </w:rPr>
      </w:pPr>
      <w:r w:rsidRPr="004F6CDE">
        <w:rPr>
          <w:rStyle w:val="BasicCharSmallCapitals"/>
        </w:rPr>
        <w:t xml:space="preserve">Schuh and Gierth </w:t>
      </w:r>
      <w:r w:rsidRPr="004F6CDE">
        <w:rPr>
          <w:rStyle w:val="BasicCharDE"/>
          <w:lang w:val="en-GB"/>
        </w:rPr>
        <w:t>deliver a task model for production planning and control system</w:t>
      </w:r>
      <w:r w:rsidR="009A24D8" w:rsidRPr="004F6CDE">
        <w:rPr>
          <w:rStyle w:val="BasicCharDE"/>
          <w:lang w:val="en-GB"/>
        </w:rPr>
        <w:t xml:space="preserve">s. </w:t>
      </w:r>
      <w:r w:rsidRPr="004F6CDE">
        <w:rPr>
          <w:rStyle w:val="BasicCharDE"/>
          <w:lang w:val="en-GB"/>
        </w:rPr>
        <w:t>The model compr</w:t>
      </w:r>
      <w:r w:rsidR="009A24D8" w:rsidRPr="004F6CDE">
        <w:rPr>
          <w:rStyle w:val="BasicCharDE"/>
          <w:lang w:val="en-GB"/>
        </w:rPr>
        <w:t xml:space="preserve">ises four functional main areas, each describing a set of sub tasks </w:t>
      </w:r>
      <w:r w:rsidRPr="004F6CDE">
        <w:rPr>
          <w:rStyle w:val="BasicCharDE"/>
          <w:lang w:val="en-GB"/>
        </w:rPr>
        <w:t>which are discussed in the latter.</w:t>
      </w:r>
      <w:r w:rsidR="00527C00">
        <w:rPr>
          <w:rStyle w:val="BasicCharDE"/>
          <w:lang w:val="en-GB"/>
        </w:rPr>
        <w:t xml:space="preserve"> </w:t>
      </w:r>
      <w:r w:rsidR="00527C00">
        <w:t>The overall objective of this area</w:t>
      </w:r>
      <w:r w:rsidR="00527C00" w:rsidRPr="004F6CDE">
        <w:t xml:space="preserve"> is to ensure meeting deadlines, minimizing lead times, maintaining a balanced utilization of available production capacities and taking care of a low inventory stock level </w:t>
      </w:r>
      <w:r w:rsidR="00527C00" w:rsidRPr="004F6CDE">
        <w:fldChar w:fldCharType="begin" w:fldLock="1"/>
      </w:r>
      <w:r w:rsidR="00527C00"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2", "uris" : [ "http://www.mendeley.com/documents/?uuid=197005f0-3443-446f-ad98-e8695ef26160" ] } ], "mendeley" : { "formattedCitation" : "(Kuprat et al. 2015, p. 12)", "plainTextFormattedCitation" : "(Kuprat et al. 2015, p. 12)", "previouslyFormattedCitation" : "(Kuprat et al. 2015, p. 12)" }, "properties" : { "noteIndex" : 0 }, "schema" : "https://github.com/citation-style-language/schema/raw/master/csl-citation.json" }</w:instrText>
      </w:r>
      <w:r w:rsidR="00527C00" w:rsidRPr="004F6CDE">
        <w:fldChar w:fldCharType="separate"/>
      </w:r>
      <w:r w:rsidR="00527C00" w:rsidRPr="004F6CDE">
        <w:rPr>
          <w:noProof/>
        </w:rPr>
        <w:t>(Kuprat et al. 2015, p. 12)</w:t>
      </w:r>
      <w:r w:rsidR="00527C00" w:rsidRPr="004F6CDE">
        <w:fldChar w:fldCharType="end"/>
      </w:r>
      <w:r w:rsidR="00527C00" w:rsidRPr="004F6CDE">
        <w:t>.</w:t>
      </w:r>
    </w:p>
    <w:p w14:paraId="5502E9C9" w14:textId="77777777" w:rsidR="00F105FA" w:rsidRPr="004F6CDE" w:rsidRDefault="00590ED2" w:rsidP="00F105FA">
      <w:pPr>
        <w:pStyle w:val="BasicText"/>
        <w:keepNext/>
      </w:pPr>
      <w:r w:rsidRPr="004F6CDE">
        <w:rPr>
          <w:rStyle w:val="BasicCharDE"/>
          <w:noProof/>
          <w:lang w:val="en-US" w:eastAsia="en-US"/>
        </w:rPr>
        <w:drawing>
          <wp:inline distT="0" distB="0" distL="0" distR="0" wp14:anchorId="76CDC33C" wp14:editId="128ACA3D">
            <wp:extent cx="5400040" cy="6007100"/>
            <wp:effectExtent l="0" t="0" r="1016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6007100"/>
                    </a:xfrm>
                    <a:prstGeom prst="rect">
                      <a:avLst/>
                    </a:prstGeom>
                  </pic:spPr>
                </pic:pic>
              </a:graphicData>
            </a:graphic>
          </wp:inline>
        </w:drawing>
      </w:r>
    </w:p>
    <w:p w14:paraId="7B00EFFC" w14:textId="5052B487" w:rsidR="00E74B43" w:rsidRPr="004F6CDE" w:rsidRDefault="00F105FA" w:rsidP="00F105FA">
      <w:pPr>
        <w:pStyle w:val="Caption"/>
        <w:rPr>
          <w:rStyle w:val="BasicCharDE"/>
          <w:lang w:val="en-GB"/>
        </w:rPr>
      </w:pPr>
      <w:bookmarkStart w:id="11" w:name="_Toc444346692"/>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B4921">
        <w:rPr>
          <w:noProof/>
          <w:lang w:val="en-GB"/>
        </w:rPr>
        <w:t>2</w:t>
      </w:r>
      <w:r w:rsidRPr="004F6CDE">
        <w:rPr>
          <w:lang w:val="en-GB"/>
        </w:rPr>
        <w:fldChar w:fldCharType="end"/>
      </w:r>
      <w:r w:rsidRPr="004F6CDE">
        <w:rPr>
          <w:lang w:val="en-GB"/>
        </w:rPr>
        <w:t xml:space="preserve"> Task model for Production planning and control based on </w:t>
      </w:r>
      <w:r w:rsidRPr="004F6CDE">
        <w:rPr>
          <w:lang w:val="en-GB"/>
        </w:rPr>
        <w:fldChar w:fldCharType="begin" w:fldLock="1"/>
      </w:r>
      <w:r w:rsidR="00AF0F82" w:rsidRPr="004F6CDE">
        <w:rPr>
          <w:lang w:val="en-GB"/>
        </w:rPr>
        <w:instrText>ADDIN CSL_CITATION { "citationItems" : [ { "id" : "ITEM-1", "itemData" : { "DOI" : "10.1007/3-540-33855-1", "ISBN" : "9783540403067", "author" : [ { "dropping-particle" : "", "family" : "Schuh", "given" : "G\u00fcnther", "non-dropping-particle" : "", "parse-names" : false, "suffix" : "" }, { "dropping-particle" : "", "family" : "Gierth", "given" : "Andreas", "non-dropping-particle" : "", "parse-names" : false, "suffix" : "" } ], "container-title" : "Produktionsplanung und -steuerung - Grundlagen, Gestaltung und Konzepte", "id" : "ITEM-1", "issued" : { "date-parts" : [ [ "2006" ] ] }, "page" : "11-27", "title" : "Grundlagen der Produktionsplanung und -steuerung", "type" : "article-journal" }, "uris" : [ "http://www.mendeley.com/documents/?uuid=f456dcf9-0f40-47cb-a5c8-b812587e2ea7" ] } ], "mendeley" : { "formattedCitation" : "(Schuh and Gierth 2006)", "plainTextFormattedCitation" : "(Schuh and Gierth 2006)", "previouslyFormattedCitation" : "(Schuh and Gierth 2006)" }, "properties" : { "noteIndex" : 0 }, "schema" : "https://github.com/citation-style-language/schema/raw/master/csl-citation.json" }</w:instrText>
      </w:r>
      <w:r w:rsidRPr="004F6CDE">
        <w:rPr>
          <w:lang w:val="en-GB"/>
        </w:rPr>
        <w:fldChar w:fldCharType="separate"/>
      </w:r>
      <w:r w:rsidRPr="004F6CDE">
        <w:rPr>
          <w:noProof/>
          <w:lang w:val="en-GB"/>
        </w:rPr>
        <w:t>(Schuh and Gierth 2006)</w:t>
      </w:r>
      <w:bookmarkEnd w:id="11"/>
      <w:r w:rsidRPr="004F6CDE">
        <w:rPr>
          <w:lang w:val="en-GB"/>
        </w:rPr>
        <w:fldChar w:fldCharType="end"/>
      </w:r>
      <w:r w:rsidRPr="004F6CDE">
        <w:rPr>
          <w:lang w:val="en-GB"/>
        </w:rPr>
        <w:t xml:space="preserve"> </w:t>
      </w:r>
    </w:p>
    <w:p w14:paraId="3F59E6E9" w14:textId="77777777" w:rsidR="00501742" w:rsidRPr="004F6CDE" w:rsidRDefault="00501742" w:rsidP="00501742">
      <w:pPr>
        <w:pStyle w:val="Subheading1"/>
        <w:rPr>
          <w:rStyle w:val="BasicCharDE"/>
          <w:lang w:val="en-GB"/>
        </w:rPr>
      </w:pPr>
      <w:r w:rsidRPr="004F6CDE">
        <w:rPr>
          <w:rStyle w:val="BasicCharDE"/>
          <w:lang w:val="en-GB"/>
        </w:rPr>
        <w:lastRenderedPageBreak/>
        <w:t>Production Program Planning</w:t>
      </w:r>
    </w:p>
    <w:p w14:paraId="1259D2F6" w14:textId="17356C80" w:rsidR="00317C75" w:rsidRPr="004F6CDE" w:rsidRDefault="00501742" w:rsidP="00501742">
      <w:pPr>
        <w:pStyle w:val="BasicText"/>
      </w:pPr>
      <w:r w:rsidRPr="004F6CDE">
        <w:t xml:space="preserve">This task area </w:t>
      </w:r>
      <w:r w:rsidR="00317C75" w:rsidRPr="004F6CDE">
        <w:t xml:space="preserve">determines the goods to-be-produced in quantity, type and completion date. Result of this area is the production plan corresponding to </w:t>
      </w:r>
      <w:r w:rsidR="00542FE4" w:rsidRPr="004F6CDE">
        <w:t>feasibility</w:t>
      </w:r>
      <w:r w:rsidR="00317C75" w:rsidRPr="004F6CDE">
        <w:t xml:space="preserve"> and marketability.</w:t>
      </w:r>
      <w:r w:rsidR="00AF16EB">
        <w:br/>
      </w:r>
      <w:r w:rsidR="00317C75" w:rsidRPr="004F6CDE">
        <w:t xml:space="preserve">The subtask “Demand planning” defines which type of goods shall be </w:t>
      </w:r>
      <w:r w:rsidR="00D339D8" w:rsidRPr="004F6CDE">
        <w:t>produced</w:t>
      </w:r>
      <w:r w:rsidR="00317C75" w:rsidRPr="004F6CDE">
        <w:t xml:space="preserve"> in a given time period. The </w:t>
      </w:r>
      <w:r w:rsidR="00D339D8" w:rsidRPr="004F6CDE">
        <w:t>input necessary to define the</w:t>
      </w:r>
      <w:r w:rsidR="00317C75" w:rsidRPr="004F6CDE">
        <w:t xml:space="preserve"> demand plan </w:t>
      </w:r>
      <w:r w:rsidR="00EE7BF1" w:rsidRPr="004F6CDE">
        <w:t>may be the result of</w:t>
      </w:r>
      <w:r w:rsidR="00317C75" w:rsidRPr="004F6CDE">
        <w:t xml:space="preserve"> sal</w:t>
      </w:r>
      <w:r w:rsidR="00EE7BF1" w:rsidRPr="004F6CDE">
        <w:t>es forecasting methods</w:t>
      </w:r>
      <w:r w:rsidR="00317C75" w:rsidRPr="004F6CDE">
        <w:t xml:space="preserve"> or stemming from sales planning to meet given profitability goals.</w:t>
      </w:r>
    </w:p>
    <w:p w14:paraId="2B03428D" w14:textId="6E06F216" w:rsidR="000579FD" w:rsidRPr="004F6CDE" w:rsidRDefault="000579FD" w:rsidP="00501742">
      <w:pPr>
        <w:pStyle w:val="BasicText"/>
      </w:pPr>
      <w:r w:rsidRPr="004F6CDE">
        <w:t xml:space="preserve">The following “Primary materials planning” task performs a matching of the </w:t>
      </w:r>
      <w:r w:rsidR="006F7C23" w:rsidRPr="004F6CDE">
        <w:t>demand plan and additional existent orders (gross primary material demand) with inventory levels per period. The result is a production programme draft featuring the total primary material demand per period.</w:t>
      </w:r>
    </w:p>
    <w:p w14:paraId="4ADE0FD4" w14:textId="533041B0" w:rsidR="006F7C23" w:rsidRPr="004F6CDE" w:rsidRDefault="006F7C23" w:rsidP="00501742">
      <w:pPr>
        <w:pStyle w:val="BasicText"/>
      </w:pPr>
      <w:r w:rsidRPr="004F6CDE">
        <w:t>The concluding “(gross) Resource planning” performs a check whether the demand plan and concluding draft for a production programme is applicable to real circumstances. This is made possible using a gross scheduling of demands featuring types, quantities and completion dates.</w:t>
      </w:r>
      <w:r w:rsidR="00AF0F82" w:rsidRPr="004F6CDE">
        <w:t xml:space="preserve"> </w:t>
      </w:r>
      <w:r w:rsidR="00AF0F82"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37-42", "uris" : [ "http://www.mendeley.com/documents/?uuid=f9cf6813-563b-4e6d-b2dc-d7ae41983197" ] } ], "mendeley" : { "formattedCitation" : "(Schuh and Roesgen 2006, pp. 37\u201342)", "plainTextFormattedCitation" : "(Schuh and Roesgen 2006, pp. 37\u201342)", "previouslyFormattedCitation" : "(Schuh and Roesgen 2006, pp. 37\u201342)" }, "properties" : { "noteIndex" : 0 }, "schema" : "https://github.com/citation-style-language/schema/raw/master/csl-citation.json" }</w:instrText>
      </w:r>
      <w:r w:rsidR="00AF0F82" w:rsidRPr="004F6CDE">
        <w:fldChar w:fldCharType="separate"/>
      </w:r>
      <w:r w:rsidR="00AF0F82" w:rsidRPr="004F6CDE">
        <w:rPr>
          <w:noProof/>
        </w:rPr>
        <w:t>(Schuh and Roesgen 2006, pp. 37–42)</w:t>
      </w:r>
      <w:r w:rsidR="00AF0F82" w:rsidRPr="004F6CDE">
        <w:fldChar w:fldCharType="end"/>
      </w:r>
    </w:p>
    <w:p w14:paraId="45C4D572" w14:textId="77777777" w:rsidR="00501742" w:rsidRPr="004F6CDE" w:rsidRDefault="00501742" w:rsidP="00501742">
      <w:pPr>
        <w:pStyle w:val="Subheading1"/>
        <w:rPr>
          <w:rStyle w:val="BasicCharDE"/>
          <w:lang w:val="en-GB"/>
        </w:rPr>
      </w:pPr>
      <w:r w:rsidRPr="004F6CDE">
        <w:rPr>
          <w:rStyle w:val="BasicCharDE"/>
          <w:lang w:val="en-GB"/>
        </w:rPr>
        <w:t>Material Requirements Planning</w:t>
      </w:r>
    </w:p>
    <w:p w14:paraId="2B3D6370" w14:textId="0DB4FDDF" w:rsidR="00501742" w:rsidRPr="004F6CDE" w:rsidRDefault="00501742" w:rsidP="00501742">
      <w:pPr>
        <w:pStyle w:val="BasicText"/>
      </w:pPr>
      <w:r w:rsidRPr="004F6CDE">
        <w:t xml:space="preserve">This task area </w:t>
      </w:r>
      <w:r w:rsidR="00C300AD" w:rsidRPr="004F6CDE">
        <w:t>is responsible for planning the mid-term necessary resources to realize the production programme. Resources are all factors which are used in the production process, ranging from raw materials, to workforce and means of transportation.</w:t>
      </w:r>
      <w:r w:rsidR="002630AF" w:rsidRPr="004F6CDE">
        <w:t xml:space="preserve"> The area</w:t>
      </w:r>
      <w:r w:rsidR="00C300AD" w:rsidRPr="004F6CDE">
        <w:t xml:space="preserve"> </w:t>
      </w:r>
      <w:r w:rsidRPr="004F6CDE">
        <w:t>c</w:t>
      </w:r>
      <w:r w:rsidR="00C0222C" w:rsidRPr="004F6CDE">
        <w:t xml:space="preserve">omprises two sub areas which are </w:t>
      </w:r>
      <w:r w:rsidR="00C0222C" w:rsidRPr="00EC2F0B">
        <w:rPr>
          <w:i/>
        </w:rPr>
        <w:t>“material disposition”</w:t>
      </w:r>
      <w:r w:rsidR="00C0222C" w:rsidRPr="004F6CDE">
        <w:t xml:space="preserve"> and </w:t>
      </w:r>
      <w:r w:rsidR="00C0222C" w:rsidRPr="00EC2F0B">
        <w:rPr>
          <w:i/>
        </w:rPr>
        <w:t>“production planning”</w:t>
      </w:r>
    </w:p>
    <w:p w14:paraId="4B860FED" w14:textId="77777777" w:rsidR="0024335C" w:rsidRDefault="00F00457" w:rsidP="00501742">
      <w:pPr>
        <w:pStyle w:val="BasicText"/>
      </w:pPr>
      <w:r w:rsidRPr="00EC2F0B">
        <w:rPr>
          <w:i/>
        </w:rPr>
        <w:t>“Material disposition”</w:t>
      </w:r>
      <w:r w:rsidRPr="004F6CDE">
        <w:t xml:space="preserve"> </w:t>
      </w:r>
      <w:r w:rsidR="00CF50FE" w:rsidRPr="004F6CDE">
        <w:t xml:space="preserve">features the sub tasks </w:t>
      </w:r>
      <w:r w:rsidR="00CF50FE" w:rsidRPr="00EC2F0B">
        <w:rPr>
          <w:i/>
        </w:rPr>
        <w:t>“Dependent materials planning”</w:t>
      </w:r>
      <w:r w:rsidR="00CF50FE" w:rsidRPr="004F6CDE">
        <w:t xml:space="preserve"> which resolves the production programme into total dependent requirements. The concluding steps determines the procurement method for the dependent requirements and decides whether a requirement may be procured or has to be produced in-house. </w:t>
      </w:r>
    </w:p>
    <w:p w14:paraId="31AC6041" w14:textId="711DE4CA" w:rsidR="00F00457" w:rsidRPr="004F6CDE" w:rsidRDefault="00CF50FE" w:rsidP="00501742">
      <w:pPr>
        <w:pStyle w:val="BasicText"/>
      </w:pPr>
      <w:r w:rsidRPr="004F6CDE">
        <w:t xml:space="preserve">Following this, the </w:t>
      </w:r>
      <w:r w:rsidRPr="00EC2F0B">
        <w:rPr>
          <w:i/>
        </w:rPr>
        <w:t>“Lead time scheduling”</w:t>
      </w:r>
      <w:r w:rsidRPr="004F6CDE">
        <w:t xml:space="preserve"> is triggered which performs a first scheduling of resolved production orders</w:t>
      </w:r>
      <w:r w:rsidR="00F77274" w:rsidRPr="004F6CDE">
        <w:t xml:space="preserve"> and procurement orders. Concluding this, the </w:t>
      </w:r>
      <w:r w:rsidR="00F77274" w:rsidRPr="00EC2F0B">
        <w:rPr>
          <w:i/>
        </w:rPr>
        <w:t xml:space="preserve">“Capacity requirement planning” </w:t>
      </w:r>
      <w:r w:rsidR="00F77274" w:rsidRPr="004F6CDE">
        <w:t xml:space="preserve">determines the necessary production capacity by scheduling production orders to production resources. Ultimately performing </w:t>
      </w:r>
      <w:r w:rsidR="00F77274" w:rsidRPr="00EC2F0B">
        <w:rPr>
          <w:i/>
        </w:rPr>
        <w:t>“Capacity alignment”</w:t>
      </w:r>
      <w:r w:rsidR="00F77274" w:rsidRPr="004F6CDE">
        <w:t xml:space="preserve"> matches required capacity and available capacity per period.</w:t>
      </w:r>
      <w:r w:rsidR="000F4BDA" w:rsidRPr="004F6CDE">
        <w:t xml:space="preserve"> </w:t>
      </w:r>
      <w:r w:rsidR="000F4BDA"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42-49", "uris" : [ "http://www.mendeley.com/documents/?uuid=f9cf6813-563b-4e6d-b2dc-d7ae41983197" ] } ], "mendeley" : { "formattedCitation" : "(Schuh and Roesgen 2006, pp. 42\u201349)", "plainTextFormattedCitation" : "(Schuh and Roesgen 2006, pp. 42\u201349)", "previouslyFormattedCitation" : "(Schuh and Roesgen 2006, pp. 42\u201349)" }, "properties" : { "noteIndex" : 0 }, "schema" : "https://github.com/citation-style-language/schema/raw/master/csl-citation.json" }</w:instrText>
      </w:r>
      <w:r w:rsidR="000F4BDA" w:rsidRPr="004F6CDE">
        <w:fldChar w:fldCharType="separate"/>
      </w:r>
      <w:r w:rsidR="000F4BDA" w:rsidRPr="004F6CDE">
        <w:rPr>
          <w:noProof/>
        </w:rPr>
        <w:t>(Schuh and Roesgen 2006, pp. 42–49)</w:t>
      </w:r>
      <w:r w:rsidR="000F4BDA" w:rsidRPr="004F6CDE">
        <w:fldChar w:fldCharType="end"/>
      </w:r>
    </w:p>
    <w:p w14:paraId="2043AE8F" w14:textId="5A243FB7" w:rsidR="00FE0F1D" w:rsidRPr="004F6CDE" w:rsidRDefault="009323CC" w:rsidP="00FE0F1D">
      <w:pPr>
        <w:pStyle w:val="BasicText"/>
      </w:pPr>
      <w:r w:rsidRPr="004F6CDE">
        <w:t xml:space="preserve">For task fulfilment this and the </w:t>
      </w:r>
      <w:r w:rsidR="006C35C2">
        <w:t>previous</w:t>
      </w:r>
      <w:r w:rsidRPr="004F6CDE">
        <w:t xml:space="preserve"> area engages Enterprise-Resource-Planning system</w:t>
      </w:r>
      <w:r w:rsidR="006C35C2">
        <w:t>s</w:t>
      </w:r>
      <w:r w:rsidRPr="004F6CDE">
        <w:t xml:space="preserve"> (ERP)</w:t>
      </w:r>
      <w:r w:rsidR="00FE0F1D" w:rsidRPr="004F6CDE">
        <w:t xml:space="preserve"> using </w:t>
      </w:r>
      <w:r w:rsidRPr="004F6CDE">
        <w:t>Production-Planning systems (PPS)</w:t>
      </w:r>
      <w:r w:rsidR="006C35C2">
        <w:t xml:space="preserve"> or Advanced Planning and Scheduling (APS) systems</w:t>
      </w:r>
      <w:r w:rsidRPr="004F6CDE">
        <w:t xml:space="preserve"> </w:t>
      </w:r>
      <w:r w:rsidR="00FE0F1D" w:rsidRPr="004F6CDE">
        <w:fldChar w:fldCharType="begin" w:fldLock="1"/>
      </w:r>
      <w:r w:rsidR="00E5348D">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6", "uris" : [ "http://www.mendeley.com/documents/?uuid=61b43229-3ccb-4155-ba41-0e6068de7221" ] } ], "mendeley" : { "formattedCitation" : "(Schuh and Lassen 2006, p. 196)", "plainTextFormattedCitation" : "(Schuh and Lassen 2006, p. 196)", "previouslyFormattedCitation" : "(Schuh and Lassen 2006, p. 196)" }, "properties" : { "noteIndex" : 0 }, "schema" : "https://github.com/citation-style-language/schema/raw/master/csl-citation.json" }</w:instrText>
      </w:r>
      <w:r w:rsidR="00FE0F1D" w:rsidRPr="004F6CDE">
        <w:fldChar w:fldCharType="separate"/>
      </w:r>
      <w:r w:rsidR="00F464F0" w:rsidRPr="00F464F0">
        <w:rPr>
          <w:noProof/>
        </w:rPr>
        <w:t>(Schuh and Lassen 2006, p. 196)</w:t>
      </w:r>
      <w:r w:rsidR="00FE0F1D" w:rsidRPr="004F6CDE">
        <w:fldChar w:fldCharType="end"/>
      </w:r>
      <w:r w:rsidR="00FE0F1D" w:rsidRPr="004F6CDE">
        <w:t>.</w:t>
      </w:r>
      <w:r w:rsidR="006C35C2">
        <w:t xml:space="preserve"> These allow to </w:t>
      </w:r>
      <w:r w:rsidR="006C35C2">
        <w:lastRenderedPageBreak/>
        <w:t>simultaneously plan the relevant resources, which are material, production capacity and human resources.</w:t>
      </w:r>
    </w:p>
    <w:p w14:paraId="6D1C7E2D" w14:textId="77777777" w:rsidR="00501742" w:rsidRDefault="00501742" w:rsidP="00501742">
      <w:pPr>
        <w:pStyle w:val="Subheading1"/>
        <w:rPr>
          <w:rStyle w:val="BasicCharDE"/>
          <w:lang w:val="en-GB"/>
        </w:rPr>
      </w:pPr>
      <w:r w:rsidRPr="004F6CDE">
        <w:rPr>
          <w:rStyle w:val="BasicCharDE"/>
          <w:lang w:val="en-GB"/>
        </w:rPr>
        <w:t>In-house production planning and control</w:t>
      </w:r>
    </w:p>
    <w:p w14:paraId="226B7C6C" w14:textId="1C96C49B" w:rsidR="00E5348D" w:rsidRDefault="00E5348D" w:rsidP="00E5348D">
      <w:pPr>
        <w:pStyle w:val="BasicText"/>
      </w:pPr>
      <w:r>
        <w:t>The objective of this task area is to find a way</w:t>
      </w:r>
      <w:r w:rsidR="000F3992">
        <w:t xml:space="preserve"> of</w:t>
      </w:r>
      <w:r>
        <w:t xml:space="preserve"> scheduling </w:t>
      </w:r>
      <w:r w:rsidR="00710D74">
        <w:t>in-house order</w:t>
      </w:r>
      <w:r>
        <w:t xml:space="preserve">s created by material requirements planning to ensure availability of necessary production resources </w:t>
      </w:r>
      <w:r w:rsidR="00B9092D">
        <w:t>during all</w:t>
      </w:r>
      <w:r>
        <w:t xml:space="preserve"> periods</w:t>
      </w:r>
      <w:r w:rsidR="00710D74">
        <w:t xml:space="preserve">. </w:t>
      </w:r>
    </w:p>
    <w:p w14:paraId="55A92044" w14:textId="5067357B" w:rsidR="00D62973" w:rsidRDefault="00EC2F0B" w:rsidP="00E5348D">
      <w:pPr>
        <w:pStyle w:val="BasicText"/>
      </w:pPr>
      <w:r>
        <w:t>All steps of the</w:t>
      </w:r>
      <w:r w:rsidR="00D62973">
        <w:t xml:space="preserve"> manufacturing area are </w:t>
      </w:r>
      <w:r w:rsidR="005F1490">
        <w:t>assigned</w:t>
      </w:r>
      <w:r w:rsidR="00D62973">
        <w:t xml:space="preserve"> to one or multiple manufacturing lots. It’s the objective of the </w:t>
      </w:r>
      <w:r w:rsidR="00D62973" w:rsidRPr="00EC2F0B">
        <w:rPr>
          <w:i/>
        </w:rPr>
        <w:t>“Lot-size calculation”</w:t>
      </w:r>
      <w:r w:rsidR="00D62973">
        <w:t xml:space="preserve"> to determine </w:t>
      </w:r>
      <w:r w:rsidR="00564E19">
        <w:t>a</w:t>
      </w:r>
      <w:r w:rsidR="00D62973">
        <w:t xml:space="preserve"> optimal lot-size. The calculation </w:t>
      </w:r>
      <w:r w:rsidR="000A4AF3">
        <w:t>suffers</w:t>
      </w:r>
      <w:r w:rsidR="00D62973">
        <w:t xml:space="preserve"> a trade-off between having a high level of unfinished products at high lot-sizes while having increasing preproduction costs at lower lot-sizes</w:t>
      </w:r>
      <w:r w:rsidR="004948E6">
        <w:t xml:space="preserve"> </w:t>
      </w:r>
      <w:r w:rsidR="008C2444">
        <w:fldChar w:fldCharType="begin" w:fldLock="1"/>
      </w:r>
      <w:r w:rsidR="00EF6865">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2", "uris" : [ "http://www.mendeley.com/documents/?uuid=f9cf6813-563b-4e6d-b2dc-d7ae41983197" ] } ], "mendeley" : { "formattedCitation" : "(Schuh and Roesgen 2006, p. 52)", "plainTextFormattedCitation" : "(Schuh and Roesgen 2006, p. 52)", "previouslyFormattedCitation" : "(Schuh and Roesgen 2006, p. 52)" }, "properties" : { "noteIndex" : 0 }, "schema" : "https://github.com/citation-style-language/schema/raw/master/csl-citation.json" }</w:instrText>
      </w:r>
      <w:r w:rsidR="008C2444">
        <w:fldChar w:fldCharType="separate"/>
      </w:r>
      <w:r w:rsidR="008C2444" w:rsidRPr="008C2444">
        <w:rPr>
          <w:noProof/>
        </w:rPr>
        <w:t>(Schuh and Roesgen 2006, p. 52)</w:t>
      </w:r>
      <w:r w:rsidR="008C2444">
        <w:fldChar w:fldCharType="end"/>
      </w:r>
      <w:r w:rsidR="00D62973">
        <w:t>.</w:t>
      </w:r>
    </w:p>
    <w:p w14:paraId="13F075AF" w14:textId="3202D0EA" w:rsidR="00016348" w:rsidRDefault="00016348" w:rsidP="00E5348D">
      <w:pPr>
        <w:pStyle w:val="BasicText"/>
      </w:pPr>
      <w:r>
        <w:t>The “</w:t>
      </w:r>
      <w:r w:rsidRPr="00A50675">
        <w:rPr>
          <w:i/>
        </w:rPr>
        <w:t>Detailed Scheduling</w:t>
      </w:r>
      <w:r>
        <w:t>”</w:t>
      </w:r>
      <w:r w:rsidR="00172817">
        <w:t xml:space="preserve"> calculates the start and completion date for each </w:t>
      </w:r>
      <w:r w:rsidR="00533B34">
        <w:t>production lot</w:t>
      </w:r>
      <w:r w:rsidR="00172817">
        <w:t xml:space="preserve">. By minding the actual manufacturing and transition times between production steps the throughput time per order </w:t>
      </w:r>
      <w:r w:rsidR="00E61D10">
        <w:t>is calculated</w:t>
      </w:r>
      <w:r w:rsidR="004D510B">
        <w:t>.</w:t>
      </w:r>
    </w:p>
    <w:p w14:paraId="668907F3" w14:textId="7174335A" w:rsidR="004D510B" w:rsidRDefault="00321113" w:rsidP="00E5348D">
      <w:pPr>
        <w:pStyle w:val="BasicText"/>
      </w:pPr>
      <w:r>
        <w:t xml:space="preserve">Whereas the previous </w:t>
      </w:r>
      <w:r w:rsidR="000C0597">
        <w:t xml:space="preserve">detailed scheduling </w:t>
      </w:r>
      <w:r>
        <w:t xml:space="preserve">has been </w:t>
      </w:r>
      <w:r w:rsidR="000C0597">
        <w:t>performed</w:t>
      </w:r>
      <w:r>
        <w:t xml:space="preserve"> on the assumption of unlimited capacity, the </w:t>
      </w:r>
      <w:r w:rsidR="00A50675" w:rsidRPr="00A50675">
        <w:rPr>
          <w:i/>
        </w:rPr>
        <w:t>“Detailed Resource P</w:t>
      </w:r>
      <w:r w:rsidRPr="00A50675">
        <w:rPr>
          <w:i/>
        </w:rPr>
        <w:t>lanning</w:t>
      </w:r>
      <w:r w:rsidR="00A50675" w:rsidRPr="00A50675">
        <w:rPr>
          <w:i/>
        </w:rPr>
        <w:t>”</w:t>
      </w:r>
      <w:r>
        <w:t xml:space="preserve"> takes care of matching </w:t>
      </w:r>
      <w:r w:rsidR="00B47FF0">
        <w:t>necessary resources to available resources and the</w:t>
      </w:r>
      <w:r w:rsidR="00C37BBE">
        <w:t>reby adapting the previous plan (and calculated throughput time of orders)</w:t>
      </w:r>
      <w:r w:rsidR="00B12E5F">
        <w:t>.</w:t>
      </w:r>
    </w:p>
    <w:p w14:paraId="2CAEB777" w14:textId="124DBE31" w:rsidR="00E12C74" w:rsidRDefault="00E12C74" w:rsidP="00E5348D">
      <w:pPr>
        <w:pStyle w:val="BasicText"/>
      </w:pPr>
      <w:r>
        <w:t xml:space="preserve">Given a planning period, the assigned </w:t>
      </w:r>
      <w:r w:rsidR="005E3B78">
        <w:t xml:space="preserve">operations forge a queue per production resource. The sequence in this queue is analysed and may be optimized </w:t>
      </w:r>
      <w:r w:rsidR="00284094">
        <w:t>within the</w:t>
      </w:r>
      <w:r w:rsidR="005E3B78">
        <w:t xml:space="preserve"> “</w:t>
      </w:r>
      <w:r w:rsidR="005E3B78">
        <w:rPr>
          <w:i/>
        </w:rPr>
        <w:t>Sequencing</w:t>
      </w:r>
      <w:r w:rsidR="005E3B78">
        <w:t>” task area</w:t>
      </w:r>
      <w:r w:rsidR="00284094">
        <w:t>. This optimization is performed on a set of criteria e.g. by the priority of dependent orders or the type of operations in order to minimize set-up times</w:t>
      </w:r>
      <w:r w:rsidR="0024335C">
        <w:t xml:space="preserve"> </w:t>
      </w:r>
      <w:r w:rsidR="00EF6865">
        <w:fldChar w:fldCharType="begin" w:fldLock="1"/>
      </w:r>
      <w:r w:rsidR="00E06D4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4", "uris" : [ "http://www.mendeley.com/documents/?uuid=f9cf6813-563b-4e6d-b2dc-d7ae41983197" ] } ], "mendeley" : { "formattedCitation" : "(Schuh and Roesgen 2006, p. 54)", "plainTextFormattedCitation" : "(Schuh and Roesgen 2006, p. 54)", "previouslyFormattedCitation" : "(Schuh and Roesgen 2006, p. 54)" }, "properties" : { "noteIndex" : 0 }, "schema" : "https://github.com/citation-style-language/schema/raw/master/csl-citation.json" }</w:instrText>
      </w:r>
      <w:r w:rsidR="00EF6865">
        <w:fldChar w:fldCharType="separate"/>
      </w:r>
      <w:r w:rsidR="00EF6865" w:rsidRPr="00EF6865">
        <w:rPr>
          <w:noProof/>
        </w:rPr>
        <w:t>(Schuh and Roesgen 2006, p. 54)</w:t>
      </w:r>
      <w:r w:rsidR="00EF6865">
        <w:fldChar w:fldCharType="end"/>
      </w:r>
      <w:r w:rsidR="00284094">
        <w:t>.</w:t>
      </w:r>
    </w:p>
    <w:p w14:paraId="6C14B598" w14:textId="27A108B1" w:rsidR="008A59B0" w:rsidRDefault="008A59B0" w:rsidP="00E5348D">
      <w:pPr>
        <w:pStyle w:val="BasicText"/>
      </w:pPr>
      <w:r>
        <w:t>Prior to releasing an order to production on shop</w:t>
      </w:r>
      <w:r w:rsidR="00C46F53">
        <w:t>-</w:t>
      </w:r>
      <w:r>
        <w:t xml:space="preserve">floor, </w:t>
      </w:r>
      <w:r w:rsidRPr="00757F19">
        <w:rPr>
          <w:i/>
        </w:rPr>
        <w:t>“Availability Checks”</w:t>
      </w:r>
      <w:r>
        <w:t xml:space="preserve"> </w:t>
      </w:r>
      <w:r w:rsidR="008E30E9">
        <w:t>are performed to guarantee, that all necessary resources especially material and production capacity are available for this very order.</w:t>
      </w:r>
      <w:r w:rsidR="000F2CB2">
        <w:t xml:space="preserve"> This task area marks the advent of steering tasks of in-house production planning and control</w:t>
      </w:r>
      <w:r w:rsidR="00D13910">
        <w:t xml:space="preserve"> </w:t>
      </w:r>
      <w:r w:rsidR="00D13910">
        <w:fldChar w:fldCharType="begin" w:fldLock="1"/>
      </w:r>
      <w:r w:rsidR="004868D4">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5", "uris" : [ "http://www.mendeley.com/documents/?uuid=f9cf6813-563b-4e6d-b2dc-d7ae41983197" ] } ], "mendeley" : { "formattedCitation" : "(Schuh and Roesgen 2006, p. 55)", "plainTextFormattedCitation" : "(Schuh and Roesgen 2006, p. 55)", "previouslyFormattedCitation" : "(Schuh and Roesgen 2006, p. 55)" }, "properties" : { "noteIndex" : 0 }, "schema" : "https://github.com/citation-style-language/schema/raw/master/csl-citation.json" }</w:instrText>
      </w:r>
      <w:r w:rsidR="00D13910">
        <w:fldChar w:fldCharType="separate"/>
      </w:r>
      <w:r w:rsidR="00D13910" w:rsidRPr="00D13910">
        <w:rPr>
          <w:noProof/>
        </w:rPr>
        <w:t>(Schuh and Roesgen 2006, p. 55)</w:t>
      </w:r>
      <w:r w:rsidR="00D13910">
        <w:fldChar w:fldCharType="end"/>
      </w:r>
      <w:r w:rsidR="000F2CB2">
        <w:t>.</w:t>
      </w:r>
    </w:p>
    <w:p w14:paraId="017C3809" w14:textId="7BAC9A16" w:rsidR="00D021E8" w:rsidRPr="00AB50B6" w:rsidRDefault="00D13910" w:rsidP="00E5348D">
      <w:pPr>
        <w:pStyle w:val="BasicText"/>
      </w:pPr>
      <w:r w:rsidRPr="00AB50B6">
        <w:t xml:space="preserve">Ultimately the </w:t>
      </w:r>
      <w:r w:rsidRPr="00AB50B6">
        <w:rPr>
          <w:i/>
        </w:rPr>
        <w:t>“Order Release”</w:t>
      </w:r>
      <w:r w:rsidRPr="00AB50B6">
        <w:t xml:space="preserve"> is performed. Within this task the provision of resources is triggered and all connected systems are informed about this event e.g. the material management system. The release may be performed using defined rules or according to the load-oriented order release which prioritizes orders by their due dates</w:t>
      </w:r>
      <w:r w:rsidR="002A11E0" w:rsidRPr="00AB50B6">
        <w:t xml:space="preserve"> </w:t>
      </w:r>
      <w:r w:rsidRPr="00AB50B6">
        <w:fldChar w:fldCharType="begin" w:fldLock="1"/>
      </w:r>
      <w:r w:rsidRPr="00AB50B6">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6", "uris" : [ "http://www.mendeley.com/documents/?uuid=f9cf6813-563b-4e6d-b2dc-d7ae41983197" ] } ], "mendeley" : { "formattedCitation" : "(Schuh and Roesgen 2006, p. 56)", "plainTextFormattedCitation" : "(Schuh and Roesgen 2006, p. 56)", "previouslyFormattedCitation" : "(Schuh and Roesgen 2006, p. 56)" }, "properties" : { "noteIndex" : 0 }, "schema" : "https://github.com/citation-style-language/schema/raw/master/csl-citation.json" }</w:instrText>
      </w:r>
      <w:r w:rsidRPr="00AB50B6">
        <w:fldChar w:fldCharType="separate"/>
      </w:r>
      <w:r w:rsidRPr="00AB50B6">
        <w:rPr>
          <w:noProof/>
        </w:rPr>
        <w:t>(Schuh and Roesgen 2006, p. 56)</w:t>
      </w:r>
      <w:r w:rsidRPr="00AB50B6">
        <w:fldChar w:fldCharType="end"/>
      </w:r>
      <w:r w:rsidRPr="00AB50B6">
        <w:t>.</w:t>
      </w:r>
    </w:p>
    <w:p w14:paraId="7577FD2B" w14:textId="7C440783" w:rsidR="007014D2" w:rsidRDefault="00A77704" w:rsidP="007014D2">
      <w:pPr>
        <w:pStyle w:val="BasicText"/>
      </w:pPr>
      <w:r w:rsidRPr="00AB50B6">
        <w:lastRenderedPageBreak/>
        <w:t xml:space="preserve">This task area uses an ERP system for task </w:t>
      </w:r>
      <w:r w:rsidRPr="00AB50B6">
        <w:rPr>
          <w:rStyle w:val="BasicCharDE"/>
          <w:lang w:val="en-GB"/>
        </w:rPr>
        <w:t xml:space="preserve">fulfilment. In addition, a </w:t>
      </w:r>
      <w:r w:rsidR="005D4B18" w:rsidRPr="00AB50B6">
        <w:rPr>
          <w:rStyle w:val="BasicCharDE"/>
          <w:lang w:val="en-GB"/>
        </w:rPr>
        <w:t xml:space="preserve">Manufacturing Execution System (MES) </w:t>
      </w:r>
      <w:r w:rsidRPr="00AB50B6">
        <w:rPr>
          <w:rStyle w:val="BasicCharDE"/>
          <w:lang w:val="en-GB"/>
        </w:rPr>
        <w:t>can be added to the ERP if the provided functionality regarding detailed scheduling/sequencing, simulation of the production process and monitoring does not fit the requirements of the production process</w:t>
      </w:r>
      <w:r w:rsidR="00371587" w:rsidRPr="00AB50B6">
        <w:rPr>
          <w:rStyle w:val="BasicCharDE"/>
          <w:lang w:val="en-GB"/>
        </w:rPr>
        <w:t xml:space="preserve"> </w:t>
      </w:r>
      <w:r w:rsidR="00371587" w:rsidRPr="00AB50B6">
        <w:rPr>
          <w:rStyle w:val="BasicCharDE"/>
          <w:lang w:val="en-GB"/>
        </w:rPr>
        <w:fldChar w:fldCharType="begin" w:fldLock="1"/>
      </w:r>
      <w:r w:rsidR="00E5348D" w:rsidRPr="00AB50B6">
        <w:rPr>
          <w:rStyle w:val="BasicCharDE"/>
          <w:lang w:val="en-GB"/>
        </w:rPr>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7", "uris" : [ "http://www.mendeley.com/documents/?uuid=61b43229-3ccb-4155-ba41-0e6068de7221" ] } ], "mendeley" : { "formattedCitation" : "(Schuh and Lassen 2006, p. 197)", "plainTextFormattedCitation" : "(Schuh and Lassen 2006, p. 197)", "previouslyFormattedCitation" : "(Schuh and Lassen 2006, p. 197)" }, "properties" : { "noteIndex" : 0 }, "schema" : "https://github.com/citation-style-language/schema/raw/master/csl-citation.json" }</w:instrText>
      </w:r>
      <w:r w:rsidR="00371587" w:rsidRPr="00AB50B6">
        <w:rPr>
          <w:rStyle w:val="BasicCharDE"/>
          <w:lang w:val="en-GB"/>
        </w:rPr>
        <w:fldChar w:fldCharType="separate"/>
      </w:r>
      <w:r w:rsidR="00F464F0" w:rsidRPr="00AB50B6">
        <w:rPr>
          <w:rStyle w:val="BasicCharDE"/>
          <w:noProof/>
          <w:lang w:val="en-GB"/>
        </w:rPr>
        <w:t>(Schuh and Lassen 2006, p. 197)</w:t>
      </w:r>
      <w:r w:rsidR="00371587" w:rsidRPr="00AB50B6">
        <w:rPr>
          <w:rStyle w:val="BasicCharDE"/>
          <w:lang w:val="en-GB"/>
        </w:rPr>
        <w:fldChar w:fldCharType="end"/>
      </w:r>
      <w:r w:rsidRPr="00AB50B6">
        <w:t xml:space="preserve">. </w:t>
      </w:r>
    </w:p>
    <w:p w14:paraId="792170EA" w14:textId="77777777" w:rsidR="00501742" w:rsidRDefault="00501742" w:rsidP="00501742">
      <w:pPr>
        <w:pStyle w:val="Subheading1"/>
        <w:rPr>
          <w:rStyle w:val="BasicCharDE"/>
          <w:lang w:val="en-GB"/>
        </w:rPr>
      </w:pPr>
      <w:r w:rsidRPr="00AB50B6">
        <w:rPr>
          <w:rStyle w:val="BasicCharDE"/>
          <w:lang w:val="en-GB"/>
        </w:rPr>
        <w:t>External procurement planning and control</w:t>
      </w:r>
    </w:p>
    <w:p w14:paraId="0A37F071" w14:textId="2E16A98C" w:rsidR="004868D4" w:rsidRDefault="004868D4" w:rsidP="004868D4">
      <w:pPr>
        <w:pStyle w:val="BasicText"/>
      </w:pPr>
      <w:r>
        <w:t xml:space="preserve">The to-be-procured goods defined in “Material Requirements Planning” are realised in this task area. The </w:t>
      </w:r>
      <w:r w:rsidRPr="004868D4">
        <w:rPr>
          <w:i/>
        </w:rPr>
        <w:t>“Quantity Calculation”</w:t>
      </w:r>
      <w:r>
        <w:t xml:space="preserve"> bundles the requirements on to-be-procured goods in a planning period to procurement orders</w:t>
      </w:r>
      <w:r w:rsidR="00A44617">
        <w:t>.</w:t>
      </w:r>
    </w:p>
    <w:p w14:paraId="1F0FDDD8" w14:textId="77777777" w:rsidR="004868D4" w:rsidRDefault="004868D4" w:rsidP="004868D4">
      <w:pPr>
        <w:pStyle w:val="BasicText"/>
      </w:pPr>
      <w:r>
        <w:t xml:space="preserve">To allow cost-optimal ordering, the order quantities are optimized based on minimizing fixed procurement costs. Are the necessary requirements new in a way that a resource has not been procured before, a suitable supplier has to be selected in the </w:t>
      </w:r>
      <w:r w:rsidRPr="004868D4">
        <w:rPr>
          <w:i/>
        </w:rPr>
        <w:t>“Supplier selection and offer invitation”</w:t>
      </w:r>
      <w:r>
        <w:t xml:space="preserve"> task area.</w:t>
      </w:r>
    </w:p>
    <w:p w14:paraId="6BD558AA" w14:textId="5460C8B3" w:rsidR="00CE70EC" w:rsidRDefault="0056473C" w:rsidP="004868D4">
      <w:pPr>
        <w:pStyle w:val="BasicText"/>
      </w:pPr>
      <w:r>
        <w:t>Finally,</w:t>
      </w:r>
      <w:r w:rsidR="00CE70EC">
        <w:t xml:space="preserve"> the procurement order may be released and is processed in the </w:t>
      </w:r>
      <w:r w:rsidR="00CE70EC" w:rsidRPr="00CE70EC">
        <w:rPr>
          <w:i/>
        </w:rPr>
        <w:t>“Order processing”</w:t>
      </w:r>
      <w:r w:rsidR="00CE70EC">
        <w:t xml:space="preserve"> task area.</w:t>
      </w:r>
      <w:r w:rsidR="00F70942">
        <w:t xml:space="preserve"> The area is concerned with monitoring procured quantities with respect to delivery dates and incoming goods.</w:t>
      </w:r>
      <w:r w:rsidR="00A44617" w:rsidRPr="00A44617">
        <w:t xml:space="preserve"> </w:t>
      </w:r>
      <w:r w:rsidR="00A44617">
        <w:fldChar w:fldCharType="begin" w:fldLock="1"/>
      </w:r>
      <w:r w:rsidR="00EF589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58", "uris" : [ "http://www.mendeley.com/documents/?uuid=f9cf6813-563b-4e6d-b2dc-d7ae41983197" ] } ], "mendeley" : { "formattedCitation" : "(Schuh and Roesgen 2006, p. 58)", "plainTextFormattedCitation" : "(Schuh and Roesgen 2006, p. 58)", "previouslyFormattedCitation" : "(Schuh and Roesgen 2006, p. 58)" }, "properties" : { "noteIndex" : 0 }, "schema" : "https://github.com/citation-style-language/schema/raw/master/csl-citation.json" }</w:instrText>
      </w:r>
      <w:r w:rsidR="00A44617">
        <w:fldChar w:fldCharType="separate"/>
      </w:r>
      <w:r w:rsidR="00A44617" w:rsidRPr="004868D4">
        <w:rPr>
          <w:noProof/>
        </w:rPr>
        <w:t>(Schuh and Roesgen 2006, p. 58)</w:t>
      </w:r>
      <w:r w:rsidR="00A44617">
        <w:fldChar w:fldCharType="end"/>
      </w:r>
      <w:r w:rsidR="00A44617">
        <w:t>.</w:t>
      </w:r>
    </w:p>
    <w:p w14:paraId="3EBE6330" w14:textId="77777777" w:rsidR="004868D4" w:rsidRDefault="004868D4" w:rsidP="004868D4">
      <w:pPr>
        <w:pStyle w:val="BasicText"/>
      </w:pPr>
    </w:p>
    <w:p w14:paraId="3A45EE66" w14:textId="46C48F26" w:rsidR="00ED1A0F" w:rsidRPr="004F6CDE" w:rsidRDefault="00400E5A" w:rsidP="00400E5A">
      <w:pPr>
        <w:pStyle w:val="Heading1"/>
      </w:pPr>
      <w:bookmarkStart w:id="12" w:name="_Toc444348442"/>
      <w:r w:rsidRPr="004F6CDE">
        <w:lastRenderedPageBreak/>
        <w:t>Impact of Industrie 4.0 innovations on PPC</w:t>
      </w:r>
      <w:bookmarkEnd w:id="12"/>
    </w:p>
    <w:p w14:paraId="2C50CB9D" w14:textId="77777777" w:rsidR="00234F31" w:rsidRDefault="00234F31" w:rsidP="00234F31">
      <w:pPr>
        <w:pStyle w:val="Heading2"/>
      </w:pPr>
      <w:bookmarkStart w:id="13" w:name="_Toc444348443"/>
      <w:r>
        <w:t>Production Program and Material Requirements Planning</w:t>
      </w:r>
      <w:bookmarkEnd w:id="13"/>
    </w:p>
    <w:p w14:paraId="7CB148D7" w14:textId="0B338C2A" w:rsidR="004D3402" w:rsidRDefault="00C33829" w:rsidP="00570A3F">
      <w:pPr>
        <w:pStyle w:val="BasicText"/>
      </w:pPr>
      <w:r w:rsidRPr="00FC18F6">
        <w:rPr>
          <w:rStyle w:val="BasicCharSmallCapitals"/>
        </w:rPr>
        <w:t>Kuprat et al.</w:t>
      </w:r>
      <w:r>
        <w:t xml:space="preserve"> expects Production Program and Material Requirements Planning be the main planning instance and laying the foundation for a CPPS to operate. The centralized production planning provides</w:t>
      </w:r>
      <w:r w:rsidR="00172D60">
        <w:t xml:space="preserve"> a defined goal state of all to-be-manufactured orders</w:t>
      </w:r>
      <w:r>
        <w:t xml:space="preserve"> through requirements planning, scheduling and capacity planning and allows to take care of interdependencies in processing of orders. </w:t>
      </w:r>
    </w:p>
    <w:p w14:paraId="2A61C8B3" w14:textId="43A926FB" w:rsidR="00AB3B28" w:rsidRDefault="00C33829" w:rsidP="00570A3F">
      <w:pPr>
        <w:pStyle w:val="BasicText"/>
      </w:pPr>
      <w:r>
        <w:t>The CPPS bases its decentralized planning and control of orders in shop-floor on this goal state</w:t>
      </w:r>
      <w:r w:rsidR="00124EC3">
        <w:t xml:space="preserve"> </w:t>
      </w:r>
      <w:r>
        <w:fldChar w:fldCharType="begin" w:fldLock="1"/>
      </w:r>
      <w:r>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uris" : [ "http://www.mendeley.com/documents/?uuid=197005f0-3443-446f-ad98-e8695ef26160" ] } ], "mendeley" : { "formattedCitation" : "(Kuprat et al. 2015)", "plainTextFormattedCitation" : "(Kuprat et al. 2015)", "previouslyFormattedCitation" : "(Kuprat et al. 2015)" }, "properties" : { "noteIndex" : 0 }, "schema" : "https://github.com/citation-style-language/schema/raw/master/csl-citation.json" }</w:instrText>
      </w:r>
      <w:r>
        <w:fldChar w:fldCharType="separate"/>
      </w:r>
      <w:r w:rsidRPr="003F2238">
        <w:rPr>
          <w:noProof/>
        </w:rPr>
        <w:t>(Kuprat et al. 2015)</w:t>
      </w:r>
      <w:r>
        <w:fldChar w:fldCharType="end"/>
      </w:r>
      <w:r>
        <w:t xml:space="preserve">. </w:t>
      </w:r>
      <w:r w:rsidRPr="00F96A4D">
        <w:rPr>
          <w:rStyle w:val="BasicCharSmallCapitals"/>
        </w:rPr>
        <w:t>Stark et al.</w:t>
      </w:r>
      <w:r>
        <w:t xml:space="preserve"> highlights the challenges introduced by the dependency on the CPS. The goal-oriented aggregation of data retrieved in the CPPS via Sensors has to be transformed and imported in the simulation models used for production planning to render them useful for decision making</w:t>
      </w:r>
      <w:r w:rsidR="00DF46CD">
        <w:t xml:space="preserve"> </w:t>
      </w:r>
      <w:r>
        <w:fldChar w:fldCharType="begin" w:fldLock="1"/>
      </w:r>
      <w:r>
        <w:instrText>ADDIN CSL_CITATION { "citationItems" : [ { "id" : "ITEM-1", "itemData" : { "ISSN" : "0932-0482", "abstract" : "Industrie 4.0 bringt die Vision der Digitalen Fabrik n\u00e4her, bietet aber auch neue Potenziale f\u00fcr die Virtuelle Produktentstehung (VPE) insgesamt. Der folgende Beitrag zeigt M\u00f6glichkeiten f\u00fcr die Gewerke und Herausforderungen f\u00fcr die industrielle Informationstechnik auf. Der L\u00f6sungsansatz einer Informationsfabrik, die durch Industrie-4.0-Services flankiert wird, er\u00f6ffnet neue Chancen im Umgang mit Produktionsdaten in den Modellen der Virtuellen Produktentstehung und Weiterverwendung der digitalen Modelle in der Produktion. TS - powered by GENIOS", "author" : [ { "dropping-particle" : "", "family" : "Stark", "given" : "Rainer", "non-dropping-particle" : "", "parse-names" : false, "suffix" : "" }, { "dropping-particle" : "", "family" : "Kim", "given" : "Marcus", "non-dropping-particle" : "", "parse-names" : false, "suffix" : "" }, { "dropping-particle" : "", "family" : "Damerau", "given" : "Thomas", "non-dropping-particle" : "", "parse-names" : false, "suffix" : "" }, { "dropping-particle" : "", "family" : "Neumeyer", "given" : "Sebastian", "non-dropping-particle" : "", "parse-names" : false, "suffix" : "" }, { "dropping-particle" : "", "family" : "Vorsatz", "given" : "Thomas", "non-dropping-particle" : "", "parse-names" : false, "suffix" : "" } ], "container-title" : "Ein Beitrag aus der Sicht der Industriellen Informationstechnik", "id" : "ITEM-1", "issue" : "03", "issued" : { "date-parts" : [ [ "2015" ] ] }, "page" : "134-141", "title" : "Notwendige Voraussetzungen f\u00fcr die Realisierung von Industrie 4.0", "type" : "article-journal" }, "uris" : [ "http://www.mendeley.com/documents/?uuid=1893b5bb-23f6-43a2-b25d-11b952c6f177" ] } ], "mendeley" : { "formattedCitation" : "(Stark et al. 2015)", "plainTextFormattedCitation" : "(Stark et al. 2015)", "previouslyFormattedCitation" : "(Stark et al. 2015)" }, "properties" : { "noteIndex" : 0 }, "schema" : "https://github.com/citation-style-language/schema/raw/master/csl-citation.json" }</w:instrText>
      </w:r>
      <w:r>
        <w:fldChar w:fldCharType="separate"/>
      </w:r>
      <w:r w:rsidRPr="00F96A4D">
        <w:rPr>
          <w:noProof/>
        </w:rPr>
        <w:t>(Stark et al. 2015)</w:t>
      </w:r>
      <w:r>
        <w:fldChar w:fldCharType="end"/>
      </w:r>
      <w:r>
        <w:t xml:space="preserve">. </w:t>
      </w:r>
      <w:r w:rsidR="00570A3F">
        <w:t>It is expected that the long-term planning wil</w:t>
      </w:r>
      <w:bookmarkStart w:id="14" w:name="_GoBack"/>
      <w:bookmarkEnd w:id="14"/>
      <w:r w:rsidR="00570A3F">
        <w:t xml:space="preserve">l benefit </w:t>
      </w:r>
      <w:r w:rsidR="00EF415C">
        <w:t>from the the real-time picture of the state of production. The CPPS allows the collection of data from each process realized at th</w:t>
      </w:r>
      <w:r w:rsidR="00B05868">
        <w:t>e shop floor. The higher quality data allows to enable decreasing response times and hence introduces a new level of flexibility</w:t>
      </w:r>
      <w:r w:rsidR="00AA2057">
        <w:t xml:space="preserve"> in planning</w:t>
      </w:r>
      <w:r w:rsidR="00D70D4D">
        <w:t xml:space="preserve"> </w:t>
      </w:r>
      <w:r w:rsidR="00B05868">
        <w:fldChar w:fldCharType="begin" w:fldLock="1"/>
      </w:r>
      <w:r w:rsidR="00B05868">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uris" : [ "http://www.mendeley.com/documents/?uuid=197005f0-3443-446f-ad98-e8695ef26160" ] } ], "mendeley" : { "formattedCitation" : "(Kuprat et al. 2015)", "plainTextFormattedCitation" : "(Kuprat et al. 2015)", "previouslyFormattedCitation" : "(Kuprat et al. 2015)" }, "properties" : { "noteIndex" : 0 }, "schema" : "https://github.com/citation-style-language/schema/raw/master/csl-citation.json" }</w:instrText>
      </w:r>
      <w:r w:rsidR="00B05868">
        <w:fldChar w:fldCharType="separate"/>
      </w:r>
      <w:r w:rsidR="00B05868" w:rsidRPr="00B05868">
        <w:rPr>
          <w:noProof/>
        </w:rPr>
        <w:t>(Kuprat et al. 2015)</w:t>
      </w:r>
      <w:r w:rsidR="00B05868">
        <w:fldChar w:fldCharType="end"/>
      </w:r>
      <w:r w:rsidR="00B05868">
        <w:t xml:space="preserve">. </w:t>
      </w:r>
      <w:r w:rsidR="00AB3B28">
        <w:t>The usage of simulation and the feed back of occurred events on the shop-floor into the digital model of production m</w:t>
      </w:r>
      <w:r w:rsidR="001A5FF0">
        <w:t xml:space="preserve">ay reveal systematic deviations </w:t>
      </w:r>
      <w:r w:rsidR="00AB3B28">
        <w:t>e.g. revealing the difference between actual capacity available through process e</w:t>
      </w:r>
      <w:r w:rsidR="001A5FF0">
        <w:t>rrors and the expected capacity</w:t>
      </w:r>
      <w:r w:rsidR="005A792F">
        <w:t xml:space="preserve"> </w:t>
      </w:r>
      <w:r w:rsidR="005A792F">
        <w:fldChar w:fldCharType="begin" w:fldLock="1"/>
      </w:r>
      <w:r w:rsidR="000E707B">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3", "uris" : [ "http://www.mendeley.com/documents/?uuid=8e4e506d-8a00-426b-9a2b-7b11c6b4c9f0" ] } ], "mendeley" : { "formattedCitation" : "(Schuh 2015, p. 83)", "plainTextFormattedCitation" : "(Schuh 2015, p. 83)", "previouslyFormattedCitation" : "(Schuh 2015, p. 83)" }, "properties" : { "noteIndex" : 0 }, "schema" : "https://github.com/citation-style-language/schema/raw/master/csl-citation.json" }</w:instrText>
      </w:r>
      <w:r w:rsidR="005A792F">
        <w:fldChar w:fldCharType="separate"/>
      </w:r>
      <w:r w:rsidR="005A792F" w:rsidRPr="005A792F">
        <w:rPr>
          <w:noProof/>
        </w:rPr>
        <w:t>(Schuh 2015, p. 83)</w:t>
      </w:r>
      <w:r w:rsidR="005A792F">
        <w:fldChar w:fldCharType="end"/>
      </w:r>
      <w:r w:rsidR="00186352">
        <w:t>.</w:t>
      </w:r>
    </w:p>
    <w:p w14:paraId="3803DED1" w14:textId="41EAE13C" w:rsidR="00186352" w:rsidRDefault="00B05868" w:rsidP="00570A3F">
      <w:pPr>
        <w:pStyle w:val="BasicText"/>
      </w:pPr>
      <w:r w:rsidRPr="00107799">
        <w:rPr>
          <w:rStyle w:val="BasicCharSmallCapitals"/>
        </w:rPr>
        <w:t>Weyrich et al.</w:t>
      </w:r>
      <w:r>
        <w:t xml:space="preserve"> highlights a possible </w:t>
      </w:r>
      <w:r w:rsidR="006F3285">
        <w:t>organizational re-positioning</w:t>
      </w:r>
      <w:r>
        <w:t xml:space="preserve"> of </w:t>
      </w:r>
      <w:r w:rsidR="005A2F5B">
        <w:t xml:space="preserve">the task </w:t>
      </w:r>
      <w:r>
        <w:t xml:space="preserve">“Determining the procurement method”. The authors introduce a </w:t>
      </w:r>
      <w:r w:rsidR="001F3DC6">
        <w:t xml:space="preserve">concept of an </w:t>
      </w:r>
      <w:r>
        <w:t xml:space="preserve">Industrie 4.0-enabled market place of standardized production processes. This allows the smart-factory during the actual production of an order to negotiate with external suppliers on process step basis </w:t>
      </w:r>
      <w:r w:rsidR="0044484F">
        <w:t xml:space="preserve">regarding outsourcing distinct requirements on a product </w:t>
      </w:r>
      <w:r>
        <w:t>and hence overcome resource bottlenecks.</w:t>
      </w:r>
      <w:r w:rsidR="00505CCE">
        <w:t xml:space="preserve"> Implying the </w:t>
      </w:r>
      <w:r w:rsidR="00FD16BB">
        <w:t>task</w:t>
      </w:r>
      <w:r w:rsidR="00505CCE">
        <w:t xml:space="preserve"> responsibilities</w:t>
      </w:r>
      <w:r w:rsidR="00FD16BB">
        <w:t xml:space="preserve"> would be </w:t>
      </w:r>
      <w:r w:rsidR="00A655D8">
        <w:t>re-positioned</w:t>
      </w:r>
      <w:r w:rsidR="00FD16BB">
        <w:t xml:space="preserve"> to the “In-house production planning and control” area. </w:t>
      </w:r>
      <w:r>
        <w:t xml:space="preserve">The concept requires each participant connected to the market-system and every </w:t>
      </w:r>
      <w:r w:rsidR="00A10A9C">
        <w:t xml:space="preserve">connected </w:t>
      </w:r>
      <w:r>
        <w:t xml:space="preserve">machine </w:t>
      </w:r>
      <w:r w:rsidR="00F4646D">
        <w:t xml:space="preserve">defining </w:t>
      </w:r>
      <w:r>
        <w:t xml:space="preserve">their capabilities and </w:t>
      </w:r>
      <w:r w:rsidR="00430C8C">
        <w:t xml:space="preserve">smart </w:t>
      </w:r>
      <w:r>
        <w:t>product</w:t>
      </w:r>
      <w:r w:rsidR="00F4646D">
        <w:t>s their</w:t>
      </w:r>
      <w:r w:rsidR="006C1F1F">
        <w:t xml:space="preserve"> requirements on process steps in</w:t>
      </w:r>
      <w:r>
        <w:t xml:space="preserve"> a standardized way</w:t>
      </w:r>
      <w:r w:rsidR="00020C01">
        <w:t xml:space="preserve"> </w:t>
      </w:r>
      <w:r>
        <w:fldChar w:fldCharType="begin" w:fldLock="1"/>
      </w:r>
      <w:r w:rsidR="003F2238">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uris" : [ "http://www.mendeley.com/documents/?uuid=914ac712-860b-4fb0-a070-0de5e3bb7311" ] } ], "mendeley" : { "formattedCitation" : "(Weyrich et al. 2014)", "plainTextFormattedCitation" : "(Weyrich et al. 2014)", "previouslyFormattedCitation" : "(Weyrich et al. 2014)" }, "properties" : { "noteIndex" : 0 }, "schema" : "https://github.com/citation-style-language/schema/raw/master/csl-citation.json" }</w:instrText>
      </w:r>
      <w:r>
        <w:fldChar w:fldCharType="separate"/>
      </w:r>
      <w:r w:rsidRPr="00B05868">
        <w:rPr>
          <w:noProof/>
        </w:rPr>
        <w:t>(Weyrich et al. 2014)</w:t>
      </w:r>
      <w:r>
        <w:fldChar w:fldCharType="end"/>
      </w:r>
      <w:r>
        <w:t>.</w:t>
      </w:r>
      <w:r w:rsidR="00A520B8">
        <w:t xml:space="preserve"> </w:t>
      </w:r>
    </w:p>
    <w:p w14:paraId="3E1EF672" w14:textId="77777777" w:rsidR="00234F31" w:rsidRDefault="00234F31" w:rsidP="00234F31">
      <w:pPr>
        <w:pStyle w:val="Heading2"/>
      </w:pPr>
      <w:bookmarkStart w:id="15" w:name="_Toc444348444"/>
      <w:r>
        <w:t>In-house Production Planning and Control</w:t>
      </w:r>
      <w:bookmarkEnd w:id="15"/>
    </w:p>
    <w:p w14:paraId="22B84C00" w14:textId="1DE70AF7" w:rsidR="00FF6D61" w:rsidRDefault="002A09BB" w:rsidP="002A09BB">
      <w:pPr>
        <w:pStyle w:val="BasicText"/>
      </w:pPr>
      <w:r w:rsidRPr="00FC18F6">
        <w:rPr>
          <w:rStyle w:val="BasicCharSmallCapitals"/>
        </w:rPr>
        <w:t>Kuprat et al.</w:t>
      </w:r>
      <w:r>
        <w:t xml:space="preserve"> introduces the idea, that decision making </w:t>
      </w:r>
      <w:r w:rsidR="00097907">
        <w:t>within the</w:t>
      </w:r>
      <w:r>
        <w:t xml:space="preserve"> CPPS is based on </w:t>
      </w:r>
      <w:r w:rsidR="00F4769E">
        <w:t>a target system, i.e. a mathematical solution space defined by</w:t>
      </w:r>
      <w:r w:rsidR="006C1BC0">
        <w:t xml:space="preserve"> requirements, dates and capacity. The authors emphasize the idea that detailed sch</w:t>
      </w:r>
      <w:r w:rsidR="003B7C16">
        <w:t xml:space="preserve">eduling and detailed capacity </w:t>
      </w:r>
      <w:r w:rsidR="003B7C16">
        <w:lastRenderedPageBreak/>
        <w:t>planning can be (mostly) autonomously performed by the CPPS.</w:t>
      </w:r>
      <w:r w:rsidR="00944B84">
        <w:t xml:space="preserve"> In addition the calculation of optimal lot-sizes can be passed to the CPPS. Minding the real-time picture of production the CPPS can access, the calculation is expected to reach a higher degree of  quality.</w:t>
      </w:r>
      <w:r w:rsidR="00D763AE">
        <w:t xml:space="preserve"> </w:t>
      </w:r>
      <w:r w:rsidR="00FF6D61" w:rsidRPr="00A447B4">
        <w:rPr>
          <w:rStyle w:val="BasicCharSmallCapitals"/>
        </w:rPr>
        <w:t>Fay</w:t>
      </w:r>
      <w:r w:rsidR="00FF6D61">
        <w:t xml:space="preserve"> introduces the requirement on planning algorithms towards a planning on artefact basis, reasoned by the advent of modularized production resources. </w:t>
      </w:r>
      <w:r w:rsidR="008961FC">
        <w:t xml:space="preserve">The CPPS featuring a modularized production structure </w:t>
      </w:r>
      <w:r w:rsidR="00FF6D61">
        <w:t>introduces new restrictions but more important new opportunities to combine partial plans towards a valid (not necessarily optimal) realized production process.</w:t>
      </w:r>
      <w:r w:rsidR="00F16061">
        <w:t xml:space="preserve"> This heavily requires the smart objects within the CPPS to feature self-descriptiveness by communicating their status, capabilities and requirements.</w:t>
      </w:r>
      <w:r w:rsidR="00F16061" w:rsidRPr="00F16061">
        <w:t xml:space="preserve"> </w:t>
      </w:r>
      <w:r w:rsidR="00F16061">
        <w:fldChar w:fldCharType="begin" w:fldLock="1"/>
      </w:r>
      <w:r w:rsidR="00A2195F">
        <w:instrText>ADDIN CSL_CITATION { "citationItems" : [ { "id" : "ITEM-1", "itemData" : { "author" : [ { "dropping-particle" : "", "family" : "Fay", "given" : "Alexander", "non-dropping-particle" : "", "parse-names" : false, "suffix" : "" }, { "dropping-particle" : "", "family" : "Drumm", "given" : "O", "non-dropping-particle" : "", "parse-names" : false, "suffix" : "" }, { "dropping-particle" : "", "family" : "Eckart", "given" : "R", "non-dropping-particle" : "", "parse-names" : false, "suffix" : "" }, { "dropping-particle" : "", "family" : "Gutermuth", "given" : "G", "non-dropping-particle" : "", "parse-names" : false, "suffix" : "" }, { "dropping-particle" : "", "family" : "Krumsiek", "given" : "D", "non-dropping-particle" : "", "parse-names" : false, "suffix" : "" }, { "dropping-particle" : "", "family" : "L\u00f6wen", "given" : "U", "non-dropping-particle" : "", "parse-names" : false, "suffix" : "" }, { "dropping-particle" : "", "family" : "Schertl", "given" : "A", "non-dropping-particle" : "", "parse-names" : false, "suffix" : "" }, { "dropping-particle" : "", "family" : "Schindler", "given" : "T", "non-dropping-particle" : "", "parse-names" : false, "suffix" : "" }, { "dropping-particle" : "", "family" : "Schr\u00f6ck", "given" : "S", "non-dropping-particle" : "", "parse-names" : false, "suffix" : "" } ], "container-title" : "Durchg\u00e4ngiges Engineering von Leitsystemen", "id" : "ITEM-1", "issue" : "JULY", "issued" : { "date-parts" : [ [ "2014" ] ] }, "title" : "Anforderungen an Leitsysteme durch Industrie 4.0", "type" : "paper-conference" }, "locator" : "12", "uris" : [ "http://www.mendeley.com/documents/?uuid=e8d31a32-80a8-4574-a97c-1c4db6896bda" ] } ], "mendeley" : { "formattedCitation" : "(Fay et al. 2014, p. 12)", "plainTextFormattedCitation" : "(Fay et al. 2014, p. 12)", "previouslyFormattedCitation" : "(Fay et al. 2014, p. 12)" }, "properties" : { "noteIndex" : 0 }, "schema" : "https://github.com/citation-style-language/schema/raw/master/csl-citation.json" }</w:instrText>
      </w:r>
      <w:r w:rsidR="00F16061">
        <w:fldChar w:fldCharType="separate"/>
      </w:r>
      <w:r w:rsidR="00F16061" w:rsidRPr="006D55C0">
        <w:rPr>
          <w:noProof/>
        </w:rPr>
        <w:t>(Fay et al. 2014, p. 12)</w:t>
      </w:r>
      <w:r w:rsidR="00F16061">
        <w:fldChar w:fldCharType="end"/>
      </w:r>
    </w:p>
    <w:p w14:paraId="165F90B5" w14:textId="6B3F3F7A" w:rsidR="00A60EE2" w:rsidRDefault="00A60EE2" w:rsidP="00A60EE2">
      <w:pPr>
        <w:pStyle w:val="Subheading1"/>
      </w:pPr>
      <w:r>
        <w:t>The Control System</w:t>
      </w:r>
    </w:p>
    <w:p w14:paraId="4E548CC5" w14:textId="2CF7C7DF" w:rsidR="007C0203" w:rsidRDefault="00F415B9" w:rsidP="002A09BB">
      <w:pPr>
        <w:pStyle w:val="BasicText"/>
      </w:pPr>
      <w:r w:rsidRPr="002C66D4">
        <w:rPr>
          <w:rStyle w:val="BasicCharSmallCapitals"/>
        </w:rPr>
        <w:t xml:space="preserve">Fay </w:t>
      </w:r>
      <w:r>
        <w:t>bundles certain requirements on control systems ready for Industrie 4.0</w:t>
      </w:r>
      <w:r w:rsidR="00A4502B">
        <w:t xml:space="preserve">. </w:t>
      </w:r>
      <w:r w:rsidR="00BF29BD">
        <w:t xml:space="preserve">He emphasizes the orchestration of production resources </w:t>
      </w:r>
      <w:r w:rsidR="00455EAA">
        <w:t>requiring</w:t>
      </w:r>
      <w:r w:rsidR="00BF29BD">
        <w:t xml:space="preserve"> a centralized control and steering instance and exemplary introduces a combination of a distinct process control system integrated with </w:t>
      </w:r>
      <w:r w:rsidR="00511E8F">
        <w:t>a MES</w:t>
      </w:r>
      <w:r w:rsidR="00F537AA">
        <w:t xml:space="preserve"> </w:t>
      </w:r>
      <w:r w:rsidR="00F537AA">
        <w:fldChar w:fldCharType="begin" w:fldLock="1"/>
      </w:r>
      <w:r w:rsidR="006D55C0">
        <w:instrText>ADDIN CSL_CITATION { "citationItems" : [ { "id" : "ITEM-1", "itemData" : { "author" : [ { "dropping-particle" : "", "family" : "Fay", "given" : "Alexander", "non-dropping-particle" : "", "parse-names" : false, "suffix" : "" }, { "dropping-particle" : "", "family" : "Drumm", "given" : "O", "non-dropping-particle" : "", "parse-names" : false, "suffix" : "" }, { "dropping-particle" : "", "family" : "Eckart", "given" : "R", "non-dropping-particle" : "", "parse-names" : false, "suffix" : "" }, { "dropping-particle" : "", "family" : "Gutermuth", "given" : "G", "non-dropping-particle" : "", "parse-names" : false, "suffix" : "" }, { "dropping-particle" : "", "family" : "Krumsiek", "given" : "D", "non-dropping-particle" : "", "parse-names" : false, "suffix" : "" }, { "dropping-particle" : "", "family" : "L\u00f6wen", "given" : "U", "non-dropping-particle" : "", "parse-names" : false, "suffix" : "" }, { "dropping-particle" : "", "family" : "Schertl", "given" : "A", "non-dropping-particle" : "", "parse-names" : false, "suffix" : "" }, { "dropping-particle" : "", "family" : "Schindler", "given" : "T", "non-dropping-particle" : "", "parse-names" : false, "suffix" : "" }, { "dropping-particle" : "", "family" : "Schr\u00f6ck", "given" : "S", "non-dropping-particle" : "", "parse-names" : false, "suffix" : "" } ], "container-title" : "Durchg\u00e4ngiges Engineering von Leitsystemen", "id" : "ITEM-1", "issue" : "JULY", "issued" : { "date-parts" : [ [ "2014" ] ] }, "title" : "Anforderungen an Leitsysteme durch Industrie 4.0", "type" : "paper-conference" }, "locator" : "3", "uris" : [ "http://www.mendeley.com/documents/?uuid=e8d31a32-80a8-4574-a97c-1c4db6896bda" ] } ], "mendeley" : { "formattedCitation" : "(Fay et al. 2014, p. 3)", "plainTextFormattedCitation" : "(Fay et al. 2014, p. 3)", "previouslyFormattedCitation" : "(Fay et al. 2014, p. 3)" }, "properties" : { "noteIndex" : 0 }, "schema" : "https://github.com/citation-style-language/schema/raw/master/csl-citation.json" }</w:instrText>
      </w:r>
      <w:r w:rsidR="00F537AA">
        <w:fldChar w:fldCharType="separate"/>
      </w:r>
      <w:r w:rsidR="00F537AA" w:rsidRPr="00F537AA">
        <w:rPr>
          <w:noProof/>
        </w:rPr>
        <w:t>(Fay et al. 2014, p. 3)</w:t>
      </w:r>
      <w:r w:rsidR="00F537AA">
        <w:fldChar w:fldCharType="end"/>
      </w:r>
      <w:r w:rsidR="00511E8F">
        <w:t>.</w:t>
      </w:r>
      <w:r w:rsidR="004D3402">
        <w:rPr>
          <w:vanish/>
        </w:rPr>
        <w:t>H</w:t>
      </w:r>
      <w:r w:rsidR="004D3402">
        <w:t xml:space="preserve"> </w:t>
      </w:r>
      <w:r w:rsidR="00D428D6">
        <w:t>T</w:t>
      </w:r>
      <w:r w:rsidR="00A4502B">
        <w:t xml:space="preserve">he necessary flexibility introduced by </w:t>
      </w:r>
      <w:r w:rsidR="00906A2F">
        <w:t xml:space="preserve">e.g. increased </w:t>
      </w:r>
      <w:r w:rsidR="00A4502B">
        <w:t>decentralized decision making has to accommodated by control systems capable of reducing the hurdles of limited information and communication availability</w:t>
      </w:r>
      <w:r w:rsidR="00906A2F">
        <w:t>.</w:t>
      </w:r>
      <w:r w:rsidR="00576533">
        <w:t xml:space="preserve"> </w:t>
      </w:r>
      <w:r w:rsidR="00F64307">
        <w:t xml:space="preserve">He requires those control systems to be capable of integrating external partners and illustrates this with the example of an Industrie 4.0-enabled market place, allowing outsourcing of distinct production steps </w:t>
      </w:r>
      <w:r w:rsidR="00F64307" w:rsidRPr="00F64307">
        <w:rPr>
          <w:rStyle w:val="BasicCharSmallCapitals"/>
        </w:rPr>
        <w:t>Weyrich</w:t>
      </w:r>
      <w:r w:rsidR="00226345">
        <w:rPr>
          <w:rStyle w:val="BasicCharSmallCapitals"/>
        </w:rPr>
        <w:t xml:space="preserve"> et al.</w:t>
      </w:r>
      <w:r w:rsidR="00F64307">
        <w:rPr>
          <w:rStyle w:val="BasicCharSmallCapitals"/>
        </w:rPr>
        <w:t xml:space="preserve"> </w:t>
      </w:r>
      <w:r w:rsidR="007C0203">
        <w:t>proposed.</w:t>
      </w:r>
    </w:p>
    <w:p w14:paraId="1466686D" w14:textId="1CA94FF1" w:rsidR="0045468B" w:rsidRDefault="00C45C92" w:rsidP="002A09BB">
      <w:pPr>
        <w:pStyle w:val="BasicText"/>
      </w:pPr>
      <w:r>
        <w:t>A</w:t>
      </w:r>
      <w:r w:rsidR="00C27F88">
        <w:t xml:space="preserve"> cap</w:t>
      </w:r>
      <w:r>
        <w:t>able</w:t>
      </w:r>
      <w:r w:rsidR="0045468B">
        <w:t xml:space="preserve"> control system links all production resources and allows order-related selection, sequencing and configuration of production resources</w:t>
      </w:r>
      <w:r>
        <w:t xml:space="preserve">. </w:t>
      </w:r>
      <w:r w:rsidR="00A11A34">
        <w:t>This implies rescheduling according to external events (e.g. shortages in the supply chain) is possible within seconds and at best possible without human intervention</w:t>
      </w:r>
      <w:r w:rsidR="00A2195F">
        <w:t xml:space="preserve"> </w:t>
      </w:r>
      <w:r w:rsidR="00A2195F">
        <w:fldChar w:fldCharType="begin" w:fldLock="1"/>
      </w:r>
      <w:r w:rsidR="00F47AFC">
        <w:instrText>ADDIN CSL_CITATION { "citationItems" : [ { "id" : "ITEM-1", "itemData" : { "author" : [ { "dropping-particle" : "", "family" : "Fay", "given" : "Alexander", "non-dropping-particle" : "", "parse-names" : false, "suffix" : "" }, { "dropping-particle" : "", "family" : "Drumm", "given" : "O", "non-dropping-particle" : "", "parse-names" : false, "suffix" : "" }, { "dropping-particle" : "", "family" : "Eckart", "given" : "R", "non-dropping-particle" : "", "parse-names" : false, "suffix" : "" }, { "dropping-particle" : "", "family" : "Gutermuth", "given" : "G", "non-dropping-particle" : "", "parse-names" : false, "suffix" : "" }, { "dropping-particle" : "", "family" : "Krumsiek", "given" : "D", "non-dropping-particle" : "", "parse-names" : false, "suffix" : "" }, { "dropping-particle" : "", "family" : "L\u00f6wen", "given" : "U", "non-dropping-particle" : "", "parse-names" : false, "suffix" : "" }, { "dropping-particle" : "", "family" : "Schertl", "given" : "A", "non-dropping-particle" : "", "parse-names" : false, "suffix" : "" }, { "dropping-particle" : "", "family" : "Schindler", "given" : "T", "non-dropping-particle" : "", "parse-names" : false, "suffix" : "" }, { "dropping-particle" : "", "family" : "Schr\u00f6ck", "given" : "S", "non-dropping-particle" : "", "parse-names" : false, "suffix" : "" } ], "container-title" : "Durchg\u00e4ngiges Engineering von Leitsystemen", "id" : "ITEM-1", "issue" : "JULY", "issued" : { "date-parts" : [ [ "2014" ] ] }, "title" : "Anforderungen an Leitsysteme durch Industrie 4.0", "type" : "paper-conference" }, "locator" : "13", "uris" : [ "http://www.mendeley.com/documents/?uuid=e8d31a32-80a8-4574-a97c-1c4db6896bda" ] } ], "mendeley" : { "formattedCitation" : "(Fay et al. 2014, p. 13)", "plainTextFormattedCitation" : "(Fay et al. 2014, p. 13)", "previouslyFormattedCitation" : "(Fay et al. 2014, p. 13)" }, "properties" : { "noteIndex" : 0 }, "schema" : "https://github.com/citation-style-language/schema/raw/master/csl-citation.json" }</w:instrText>
      </w:r>
      <w:r w:rsidR="00A2195F">
        <w:fldChar w:fldCharType="separate"/>
      </w:r>
      <w:r w:rsidR="00A2195F" w:rsidRPr="00A2195F">
        <w:rPr>
          <w:noProof/>
        </w:rPr>
        <w:t>(Fay et al. 2014, p. 13)</w:t>
      </w:r>
      <w:r w:rsidR="00A2195F">
        <w:fldChar w:fldCharType="end"/>
      </w:r>
      <w:r w:rsidR="00A11A34">
        <w:t>.</w:t>
      </w:r>
      <w:r w:rsidR="006B0ABC">
        <w:t xml:space="preserve"> </w:t>
      </w:r>
      <w:r w:rsidR="007F2408">
        <w:t>P</w:t>
      </w:r>
      <w:r w:rsidR="006B0ABC">
        <w:t xml:space="preserve">roduction resources </w:t>
      </w:r>
      <w:r w:rsidR="00202B06">
        <w:t>offer</w:t>
      </w:r>
      <w:r w:rsidR="006B0ABC">
        <w:t xml:space="preserve"> their available capacities to the control system</w:t>
      </w:r>
      <w:r w:rsidR="002A5167">
        <w:t>.</w:t>
      </w:r>
      <w:r w:rsidR="006B0ABC">
        <w:t xml:space="preserve"> </w:t>
      </w:r>
      <w:r w:rsidR="002A5167">
        <w:t>The system</w:t>
      </w:r>
      <w:r w:rsidR="006B0ABC">
        <w:t xml:space="preserve"> reacts in autonomously planning and allocating production orders to a suitable resource</w:t>
      </w:r>
      <w:r w:rsidR="00A54BE4">
        <w:t>. Resources may be enabled</w:t>
      </w:r>
      <w:r w:rsidR="0002121B">
        <w:t xml:space="preserve"> and disabled during production, the</w:t>
      </w:r>
      <w:r w:rsidR="00A54BE4">
        <w:t xml:space="preserve"> control system accommodates this v</w:t>
      </w:r>
      <w:r w:rsidR="00ED4ECE">
        <w:t xml:space="preserve">ia </w:t>
      </w:r>
      <w:r w:rsidR="00905A0F">
        <w:t xml:space="preserve">using a </w:t>
      </w:r>
      <w:r w:rsidR="00ED4ECE">
        <w:t>dynamic scheduling approach</w:t>
      </w:r>
      <w:r w:rsidR="00321DA3">
        <w:t xml:space="preserve">. </w:t>
      </w:r>
      <w:r w:rsidR="00226345" w:rsidRPr="00F64307">
        <w:rPr>
          <w:rStyle w:val="BasicCharSmallCapitals"/>
        </w:rPr>
        <w:t>Weyrich</w:t>
      </w:r>
      <w:r w:rsidR="00226345">
        <w:rPr>
          <w:rStyle w:val="BasicCharSmallCapitals"/>
        </w:rPr>
        <w:t xml:space="preserve"> et al. </w:t>
      </w:r>
      <w:r w:rsidR="00321DA3">
        <w:t xml:space="preserve">introduces the </w:t>
      </w:r>
      <w:r w:rsidR="00EB07DD">
        <w:t>concept of</w:t>
      </w:r>
      <w:r w:rsidR="00321DA3">
        <w:t xml:space="preserve"> multiple self-governing production clusters within the CPPS which feature a self-governing order management</w:t>
      </w:r>
      <w:r w:rsidR="00F47AFC">
        <w:fldChar w:fldCharType="begin" w:fldLock="1"/>
      </w:r>
      <w:r w:rsidR="00E81633">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3", "uris" : [ "http://www.mendeley.com/documents/?uuid=914ac712-860b-4fb0-a070-0de5e3bb7311" ] } ], "mendeley" : { "formattedCitation" : "(Weyrich et al. 2014, p. 3)", "plainTextFormattedCitation" : "(Weyrich et al. 2014, p. 3)", "previouslyFormattedCitation" : "(Weyrich et al. 2014, p. 3)" }, "properties" : { "noteIndex" : 0 }, "schema" : "https://github.com/citation-style-language/schema/raw/master/csl-citation.json" }</w:instrText>
      </w:r>
      <w:r w:rsidR="00F47AFC">
        <w:fldChar w:fldCharType="separate"/>
      </w:r>
      <w:r w:rsidR="00EB07DD" w:rsidRPr="00EB07DD">
        <w:rPr>
          <w:noProof/>
        </w:rPr>
        <w:t>(Weyrich et al. 2014, p. 3)</w:t>
      </w:r>
      <w:r w:rsidR="00F47AFC">
        <w:fldChar w:fldCharType="end"/>
      </w:r>
      <w:r w:rsidR="00F47AFC">
        <w:t>.</w:t>
      </w:r>
    </w:p>
    <w:p w14:paraId="3ED7B93C" w14:textId="7BB96567" w:rsidR="00BB62BA" w:rsidRDefault="00767624" w:rsidP="00767624">
      <w:pPr>
        <w:pStyle w:val="Subheading1"/>
      </w:pPr>
      <w:r>
        <w:t>Towards a Cyber</w:t>
      </w:r>
      <w:r w:rsidR="00B3322F">
        <w:t>-</w:t>
      </w:r>
      <w:r>
        <w:t>physical production</w:t>
      </w:r>
      <w:r w:rsidR="00823091">
        <w:t xml:space="preserve"> control</w:t>
      </w:r>
    </w:p>
    <w:p w14:paraId="506FA7EC" w14:textId="77777777" w:rsidR="005C7A25" w:rsidRDefault="001412FA" w:rsidP="00823091">
      <w:pPr>
        <w:pStyle w:val="BasicText"/>
      </w:pPr>
      <w:r>
        <w:rPr>
          <w:rStyle w:val="BasicCharSmallCapitals"/>
        </w:rPr>
        <w:t xml:space="preserve">Schuh </w:t>
      </w:r>
      <w:r>
        <w:t>introduces t</w:t>
      </w:r>
      <w:r w:rsidR="00823091">
        <w:t>he cyber-physical production</w:t>
      </w:r>
      <w:r w:rsidR="00182858">
        <w:t xml:space="preserve"> control</w:t>
      </w:r>
      <w:r>
        <w:t xml:space="preserve"> featuring an increase in efficiency contraring to nowadays </w:t>
      </w:r>
      <w:r w:rsidR="002648D1">
        <w:t>production control nowadays</w:t>
      </w:r>
      <w:r w:rsidR="00823091">
        <w:t>.</w:t>
      </w:r>
      <w:r w:rsidR="006A3EDE">
        <w:t xml:space="preserve"> </w:t>
      </w:r>
      <w:r w:rsidR="002648D1">
        <w:t xml:space="preserve">The gain in efficiency is described on three levels. </w:t>
      </w:r>
      <w:r w:rsidR="006A3EDE">
        <w:t xml:space="preserve">The </w:t>
      </w:r>
      <w:r w:rsidR="00706A95">
        <w:t xml:space="preserve">first level considers </w:t>
      </w:r>
      <w:r w:rsidR="00B70529">
        <w:t xml:space="preserve">the </w:t>
      </w:r>
      <w:r w:rsidR="006A3EDE">
        <w:t xml:space="preserve">support </w:t>
      </w:r>
      <w:r w:rsidR="00B70529">
        <w:t>of</w:t>
      </w:r>
      <w:r w:rsidR="006A3EDE">
        <w:t xml:space="preserve"> information system</w:t>
      </w:r>
      <w:r w:rsidR="00B70529">
        <w:t xml:space="preserve"> regarding solving complex control tasks. </w:t>
      </w:r>
      <w:r w:rsidR="00FB5328">
        <w:t xml:space="preserve">The IS support </w:t>
      </w:r>
      <w:r w:rsidR="006A3EDE">
        <w:t xml:space="preserve">is expected to fundamentally </w:t>
      </w:r>
      <w:r w:rsidR="006A3EDE">
        <w:lastRenderedPageBreak/>
        <w:t>change from having different information sources and systems combinations valid to solve a task</w:t>
      </w:r>
      <w:r w:rsidR="00617EAD">
        <w:t>,</w:t>
      </w:r>
      <w:r w:rsidR="006A3EDE">
        <w:t xml:space="preserve"> to the concept of a “single source of truth”</w:t>
      </w:r>
      <w:r w:rsidR="00A43805">
        <w:t xml:space="preserve"> </w:t>
      </w:r>
      <w:r w:rsidR="006A3EDE">
        <w:t xml:space="preserve">providing all data in real-time </w:t>
      </w:r>
      <w:r w:rsidR="0035223A">
        <w:t>at one point.</w:t>
      </w:r>
      <w:r w:rsidR="00A43805">
        <w:t xml:space="preserve"> </w:t>
      </w:r>
      <w:r w:rsidR="002A2663">
        <w:t xml:space="preserve">The </w:t>
      </w:r>
      <w:r w:rsidR="00A43805">
        <w:t>second level</w:t>
      </w:r>
      <w:r w:rsidR="002A2663">
        <w:t xml:space="preserve"> emphasizes the necessary usability of information systems</w:t>
      </w:r>
      <w:r w:rsidR="004F19A6">
        <w:t xml:space="preserve"> aiding users in solving complex control tasks. The third level describes the visualization of steering intervention on the current state of production. While the production control nowadays lack transparency regarding a desired steering intervention and their passed on impact on the shop floor</w:t>
      </w:r>
      <w:r w:rsidR="00D00C49">
        <w:t>, the cyber-physical production control provides instruments for analysing steering interventions. This is made possible by employing a simulation model, describing the real-world production process. Adapting the parameters e.g. the strategy of sequencing allows the worker to see the likely outcomes of his intervention</w:t>
      </w:r>
      <w:r w:rsidR="00E81633">
        <w:t xml:space="preserve"> </w:t>
      </w:r>
      <w:r w:rsidR="00E81633">
        <w:fldChar w:fldCharType="begin" w:fldLock="1"/>
      </w:r>
      <w:r w:rsidR="00E42F87">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3", "uris" : [ "http://www.mendeley.com/documents/?uuid=8e4e506d-8a00-426b-9a2b-7b11c6b4c9f0" ] } ], "mendeley" : { "formattedCitation" : "(Schuh 2015, p. 83)", "plainTextFormattedCitation" : "(Schuh 2015, p. 83)", "previouslyFormattedCitation" : "(Schuh 2015, p. 83)" }, "properties" : { "noteIndex" : 0 }, "schema" : "https://github.com/citation-style-language/schema/raw/master/csl-citation.json" }</w:instrText>
      </w:r>
      <w:r w:rsidR="00E81633">
        <w:fldChar w:fldCharType="separate"/>
      </w:r>
      <w:r w:rsidR="00E81633" w:rsidRPr="00E81633">
        <w:rPr>
          <w:noProof/>
        </w:rPr>
        <w:t>(Schuh 2015, p. 83)</w:t>
      </w:r>
      <w:r w:rsidR="00E81633">
        <w:fldChar w:fldCharType="end"/>
      </w:r>
      <w:r w:rsidR="00D00C49">
        <w:t>.</w:t>
      </w:r>
      <w:r w:rsidR="005C7A25">
        <w:t xml:space="preserve"> </w:t>
      </w:r>
    </w:p>
    <w:p w14:paraId="54B1D08A" w14:textId="00FC868D" w:rsidR="00212AD5" w:rsidRDefault="00F63684" w:rsidP="00823091">
      <w:pPr>
        <w:pStyle w:val="BasicText"/>
      </w:pPr>
      <w:r w:rsidRPr="00BA2D50">
        <w:rPr>
          <w:rStyle w:val="BasicCharSmallCapitals"/>
        </w:rPr>
        <w:t xml:space="preserve">Schuh </w:t>
      </w:r>
      <w:r>
        <w:t xml:space="preserve">expects the Cyber-physical production control to support short-term planning by </w:t>
      </w:r>
      <w:r w:rsidR="00764FF2">
        <w:t>reducing</w:t>
      </w:r>
      <w:r>
        <w:t xml:space="preserve"> repetitive </w:t>
      </w:r>
      <w:r w:rsidR="0007252B">
        <w:t xml:space="preserve">tasks, hence </w:t>
      </w:r>
      <w:r>
        <w:t>allowing the worker focus on most important decisions</w:t>
      </w:r>
      <w:r w:rsidR="000726A4">
        <w:t>. This is made possible by presenting the decider different alternatives how to react to the current situation and the expected impact on the production process.</w:t>
      </w:r>
      <w:r w:rsidR="00183795">
        <w:t xml:space="preserve"> Long-term </w:t>
      </w:r>
      <w:r w:rsidR="0077057F">
        <w:t>a</w:t>
      </w:r>
      <w:r w:rsidR="00183795">
        <w:t xml:space="preserve">nalysis </w:t>
      </w:r>
      <w:r w:rsidR="00485485">
        <w:t xml:space="preserve">is made possible </w:t>
      </w:r>
      <w:r w:rsidR="00183795">
        <w:t xml:space="preserve">by analysing systematic deviation </w:t>
      </w:r>
      <w:r w:rsidR="00485485">
        <w:t>of production resource and ultimately let the worker gain insights why systematic deviations in the controlled production process occur (e.g. quality shortcomings by a certain sequence of order types)</w:t>
      </w:r>
      <w:r w:rsidR="00E42F87">
        <w:t xml:space="preserve"> </w:t>
      </w:r>
      <w:r w:rsidR="00E42F87">
        <w:fldChar w:fldCharType="begin" w:fldLock="1"/>
      </w:r>
      <w:r w:rsidR="00FF4297">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E42F87">
        <w:fldChar w:fldCharType="separate"/>
      </w:r>
      <w:r w:rsidR="00E42F87" w:rsidRPr="00E42F87">
        <w:rPr>
          <w:noProof/>
        </w:rPr>
        <w:t>(Schuh 2015, p. 84)</w:t>
      </w:r>
      <w:r w:rsidR="00E42F87">
        <w:fldChar w:fldCharType="end"/>
      </w:r>
      <w:r w:rsidR="005C7A25">
        <w:t>.</w:t>
      </w:r>
      <w:r w:rsidR="00A4538A">
        <w:t xml:space="preserve"> </w:t>
      </w:r>
      <w:r w:rsidR="000968E7">
        <w:t>The foundation for both decision</w:t>
      </w:r>
      <w:r w:rsidR="008620FA">
        <w:t xml:space="preserve"> support</w:t>
      </w:r>
      <w:r w:rsidR="000968E7">
        <w:t xml:space="preserve"> instruments is built on a self-op</w:t>
      </w:r>
      <w:r w:rsidR="008620FA">
        <w:t>timizing simulation model. The model itself is self-optimizing in a way that the following three activities are performed recursively. At first the current situation is analysed regarding the state of the system and all possible observations of the system’s environment. Secondly the objectives of the system are determined via selection, adaption or generation.</w:t>
      </w:r>
      <w:r w:rsidR="00B6542E">
        <w:t xml:space="preserve"> Concluding the system behaviour is adapted with respect to parameters, structure and behaviour</w:t>
      </w:r>
      <w:r w:rsidR="00FF4297">
        <w:t xml:space="preserve"> </w:t>
      </w:r>
      <w:r w:rsidR="00FF4297">
        <w:fldChar w:fldCharType="begin" w:fldLock="1"/>
      </w:r>
      <w:r w:rsidR="001F12DF">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FF4297">
        <w:fldChar w:fldCharType="separate"/>
      </w:r>
      <w:r w:rsidR="00FF4297" w:rsidRPr="00FF4297">
        <w:rPr>
          <w:noProof/>
        </w:rPr>
        <w:t>(Frank et al. 2004, p. 22)</w:t>
      </w:r>
      <w:r w:rsidR="00FF4297">
        <w:fldChar w:fldCharType="end"/>
      </w:r>
      <w:r w:rsidR="00025AA3">
        <w:t>.</w:t>
      </w:r>
    </w:p>
    <w:p w14:paraId="674B94FB" w14:textId="053145C5" w:rsidR="00212AD5" w:rsidRDefault="00212AD5" w:rsidP="00823091">
      <w:pPr>
        <w:pStyle w:val="BasicText"/>
      </w:pPr>
      <w:r>
        <w:t>As applied in the research project ProSENSE</w:t>
      </w:r>
      <w:r w:rsidR="00B65834">
        <w:t xml:space="preserve"> an </w:t>
      </w:r>
      <w:r w:rsidR="00BB1FCC">
        <w:t xml:space="preserve">decision making within </w:t>
      </w:r>
      <w:r w:rsidR="00B65834">
        <w:t>the Cyber-physical production control would be performed as following.</w:t>
      </w:r>
      <w:r w:rsidR="00CA2DCB">
        <w:t xml:space="preserve"> The foundation of the simulation model is given via master data, transaction data and structural data regarding the production plant (machines and their cap</w:t>
      </w:r>
      <w:r w:rsidR="00B40FF3">
        <w:t xml:space="preserve">abilities, staff and their </w:t>
      </w:r>
      <w:r w:rsidR="00127BC8">
        <w:t>work hours</w:t>
      </w:r>
      <w:r w:rsidR="00CA2DCB">
        <w:t>)</w:t>
      </w:r>
      <w:r w:rsidR="00127BC8">
        <w:t>. Based on that input, the simulation m</w:t>
      </w:r>
      <w:r w:rsidR="00D5430A">
        <w:t>odel can be generated. Once available the model</w:t>
      </w:r>
      <w:r w:rsidR="003E4E79">
        <w:t>’</w:t>
      </w:r>
      <w:r w:rsidR="00272537">
        <w:t>s control modules</w:t>
      </w:r>
      <w:r w:rsidR="00D5430A">
        <w:t xml:space="preserve"> can be parameterized</w:t>
      </w:r>
      <w:r w:rsidR="00272537">
        <w:t xml:space="preserve"> to simulate different production situations (e.g. different configurations for capacity control or sequencing)</w:t>
      </w:r>
      <w:r w:rsidR="005872B8">
        <w:t>. Using these different parameters multiple simulation runs are performed and their outcomes are aggregated to Key Performance Indicators (KPI) and presented to the worker in order to take a decision</w:t>
      </w:r>
      <w:r w:rsidR="007B1AC4">
        <w:t xml:space="preserve"> </w:t>
      </w:r>
      <w:r w:rsidR="001F12DF">
        <w:fldChar w:fldCharType="begin" w:fldLock="1"/>
      </w:r>
      <w:r w:rsidR="007447AD">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3-86", "uris" : [ "http://www.mendeley.com/documents/?uuid=8e4e506d-8a00-426b-9a2b-7b11c6b4c9f0" ] } ], "mendeley" : { "formattedCitation" : "(Schuh 2015, pp. 83\u201386)", "plainTextFormattedCitation" : "(Schuh 2015, pp. 83\u201386)", "previouslyFormattedCitation" : "(Schuh 2015, pp. 83\u201386)" }, "properties" : { "noteIndex" : 0 }, "schema" : "https://github.com/citation-style-language/schema/raw/master/csl-citation.json" }</w:instrText>
      </w:r>
      <w:r w:rsidR="001F12DF">
        <w:fldChar w:fldCharType="separate"/>
      </w:r>
      <w:r w:rsidR="001F12DF" w:rsidRPr="001F12DF">
        <w:rPr>
          <w:noProof/>
        </w:rPr>
        <w:t>(Schuh 2015, pp. 83–86)</w:t>
      </w:r>
      <w:r w:rsidR="001F12DF">
        <w:fldChar w:fldCharType="end"/>
      </w:r>
      <w:r w:rsidR="005872B8">
        <w:t>.</w:t>
      </w:r>
    </w:p>
    <w:p w14:paraId="1CA48FB3" w14:textId="77777777" w:rsidR="00285056" w:rsidRDefault="00285056" w:rsidP="00D11E43">
      <w:pPr>
        <w:pStyle w:val="BasicText"/>
      </w:pPr>
    </w:p>
    <w:p w14:paraId="10695ECB" w14:textId="356638EF" w:rsidR="00234F31" w:rsidRDefault="00234F31" w:rsidP="00234F31">
      <w:pPr>
        <w:pStyle w:val="Heading2"/>
      </w:pPr>
      <w:bookmarkStart w:id="16" w:name="_Toc444348445"/>
      <w:r>
        <w:lastRenderedPageBreak/>
        <w:t>Human</w:t>
      </w:r>
      <w:bookmarkEnd w:id="16"/>
    </w:p>
    <w:p w14:paraId="41293C31" w14:textId="01F96BAC" w:rsidR="00DE6BF7" w:rsidRDefault="00811D4B" w:rsidP="00811D4B">
      <w:pPr>
        <w:pStyle w:val="BasicText"/>
      </w:pPr>
      <w:r>
        <w:t>All autonomous performed activities in the CPPS are supervised by the Human. The worker’s role changes from the actual executor of tasks to the “augmented operator”</w:t>
      </w:r>
      <w:r w:rsidR="00FF01C4">
        <w:t>,</w:t>
      </w:r>
      <w:r>
        <w:t xml:space="preserve"> who is concerned with orchestrating the production by evaluating and deciding on the current situation </w:t>
      </w:r>
      <w:r>
        <w:fldChar w:fldCharType="begin" w:fldLock="1"/>
      </w:r>
      <w:r>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fldChar w:fldCharType="separate"/>
      </w:r>
      <w:r w:rsidRPr="00DF3760">
        <w:rPr>
          <w:noProof/>
        </w:rPr>
        <w:t>(Bauernhansl 2014)</w:t>
      </w:r>
      <w:r>
        <w:fldChar w:fldCharType="end"/>
      </w:r>
      <w:r>
        <w:t>.</w:t>
      </w:r>
      <w:r w:rsidR="00F23869">
        <w:t xml:space="preserve"> </w:t>
      </w:r>
      <w:r w:rsidR="00C76547">
        <w:t xml:space="preserve">The significance of human in production according to </w:t>
      </w:r>
      <w:r w:rsidR="00C76547" w:rsidRPr="00C76547">
        <w:rPr>
          <w:rStyle w:val="BasicCharSmallCapitals"/>
        </w:rPr>
        <w:t xml:space="preserve">Russwurm </w:t>
      </w:r>
      <w:r w:rsidR="00C76547">
        <w:t xml:space="preserve">will even increase </w:t>
      </w:r>
      <w:r w:rsidR="001A54F8">
        <w:t xml:space="preserve">on operational level </w:t>
      </w:r>
      <w:r w:rsidR="00C76547">
        <w:t>as a creative planer, responsible for steering and control</w:t>
      </w:r>
      <w:r w:rsidR="00A90379">
        <w:t>.</w:t>
      </w:r>
      <w:r w:rsidR="00C76547">
        <w:t xml:space="preserve"> </w:t>
      </w:r>
      <w:r w:rsidR="00C76547">
        <w:fldChar w:fldCharType="begin" w:fldLock="1"/>
      </w:r>
      <w:r w:rsidR="00001FAE">
        <w:instrText>ADDIN CSL_CITATION { "citationItems" : [ { "id" : "ITEM-1", "itemData" : { "author" : [ { "dropping-particle" : "", "family" : "Russwurm", "given" : "Siegfried", "non-dropping-particle" : "", "parse-names" : false, "suffix" : "" } ], "id" : "ITEM-1", "issue" : "Hintergrundinformation Industry Sector", "issued" : { "date-parts" : [ [ "2014" ] ] }, "number-of-pages" : "1-7", "title" : "Industrie 4.0 - von der Vision zur Wirklichkeit", "type" : "report" }, "uris" : [ "http://www.mendeley.com/documents/?uuid=db38d71b-00f4-40f6-9985-1f1e14d5e45c" ] } ], "mendeley" : { "formattedCitation" : "(Russwurm 2014)", "plainTextFormattedCitation" : "(Russwurm 2014)", "previouslyFormattedCitation" : "(Russwurm 2014)" }, "properties" : { "noteIndex" : 0 }, "schema" : "https://github.com/citation-style-language/schema/raw/master/csl-citation.json" }</w:instrText>
      </w:r>
      <w:r w:rsidR="00C76547">
        <w:fldChar w:fldCharType="separate"/>
      </w:r>
      <w:r w:rsidR="00C76547" w:rsidRPr="00C76547">
        <w:rPr>
          <w:noProof/>
        </w:rPr>
        <w:t>(Russwurm 2014)</w:t>
      </w:r>
      <w:r w:rsidR="00C76547">
        <w:fldChar w:fldCharType="end"/>
      </w:r>
      <w:r w:rsidR="00B3460B">
        <w:t xml:space="preserve"> </w:t>
      </w:r>
    </w:p>
    <w:p w14:paraId="58A45CA1" w14:textId="2AEF4EDB" w:rsidR="00D55BFF" w:rsidRDefault="00F23869" w:rsidP="00811D4B">
      <w:pPr>
        <w:pStyle w:val="BasicText"/>
      </w:pPr>
      <w:r>
        <w:t>The advent of Industrie 4.0 will introduce a push of decentralized decision making</w:t>
      </w:r>
      <w:r w:rsidR="00007FD0">
        <w:t xml:space="preserve"> and reduction of hierarchies in organizations</w:t>
      </w:r>
      <w:r>
        <w:t xml:space="preserve">. Operative level workers will increasingly </w:t>
      </w:r>
      <w:r w:rsidR="00716FE7">
        <w:t xml:space="preserve">be </w:t>
      </w:r>
      <w:r>
        <w:t xml:space="preserve">required to plan and </w:t>
      </w:r>
      <w:r w:rsidR="00141A35">
        <w:t>control</w:t>
      </w:r>
      <w:r w:rsidR="0097132D">
        <w:t xml:space="preserve"> </w:t>
      </w:r>
      <w:r>
        <w:t xml:space="preserve">processes on their own. </w:t>
      </w:r>
      <w:r w:rsidR="00007FD0">
        <w:t xml:space="preserve">Management tasks </w:t>
      </w:r>
      <w:r w:rsidR="00563066">
        <w:t>nowadays</w:t>
      </w:r>
      <w:r w:rsidR="00007FD0">
        <w:t xml:space="preserve"> performed by technical experts </w:t>
      </w:r>
      <w:r w:rsidR="00390A3E">
        <w:t>will be increasingly</w:t>
      </w:r>
      <w:r w:rsidR="006E7F3A">
        <w:t xml:space="preserve"> executed</w:t>
      </w:r>
      <w:r w:rsidR="00390A3E">
        <w:t xml:space="preserve"> by the operate level. </w:t>
      </w:r>
      <w:r w:rsidR="00D55BFF">
        <w:t xml:space="preserve">The role of the human in production also defines requirements on tomorrows workforce. On the one hand social skills will become increasingly important to accommodate the narrowing integration across departments and reduction in hierarchy. On the other hand, the technical comprehension of the production process will </w:t>
      </w:r>
      <w:r w:rsidR="00D55BFF">
        <w:t xml:space="preserve">become </w:t>
      </w:r>
      <w:r w:rsidR="00D55BFF">
        <w:t>increasingly important for operative workers</w:t>
      </w:r>
      <w:r w:rsidR="00BF1D75">
        <w:t xml:space="preserve"> as their responsibilities will increase.</w:t>
      </w:r>
      <w:r w:rsidR="004428B0">
        <w:t xml:space="preserve"> </w:t>
      </w:r>
      <w:r w:rsidR="00C06CD7">
        <w:t xml:space="preserve">This requires </w:t>
      </w:r>
      <w:r w:rsidR="004428B0">
        <w:t>new approach</w:t>
      </w:r>
      <w:r w:rsidR="00C06CD7">
        <w:t>es</w:t>
      </w:r>
      <w:r w:rsidR="004428B0">
        <w:t xml:space="preserve"> on training and new ways of </w:t>
      </w:r>
      <w:r w:rsidR="0053070B">
        <w:t>acquiring</w:t>
      </w:r>
      <w:r w:rsidR="004428B0">
        <w:t xml:space="preserve"> the workforce</w:t>
      </w:r>
      <w:r w:rsidR="00B913DD">
        <w:t xml:space="preserve"> </w:t>
      </w:r>
      <w:r w:rsidR="007C17DC">
        <w:fldChar w:fldCharType="begin" w:fldLock="1"/>
      </w:r>
      <w:r w:rsidR="000E533C">
        <w:instrText>ADDIN CSL_CITATION { "citationItems" : [ { "id" : "ITEM-1", "itemData" : { "abstract" : "Die Wirtschaft steht an der Schwelle zur vierten industriellen Revolution. Durch das Internet getrieben, wachsen reale und virtuelle Welt immer weiter zu einem Internet der Dinge zusammen. Die Kennzeichen der zuk\u00fcnftigen Form der Industrieproduktion sind die starke Individualisierung der Produkte unter den Bedingungen einer hoch flexibilisierten (Gro\u00dfserien- )Produktion, die weitgehende Integration von Kunden und Gesch\u00e4ftspartnern in Gesch\u00e4fts- und Wertsch\u00f6pfungsprozesse und die Verkopplung von Produktion und hochwertigen Dienstleitungen, die in sogenannten hybriden Produkten m\u00fcndet. Die deutsche Industrie hat jetzt die Chance, die vierte industrielle Revolution aktiv mitzugestalten. Mit dem Zukunftsprojekt Industrie 4.0 wollen wir diesen Prozess unterst\u00fctzen.", "author" : [ { "dropping-particle" : "", "family" : "Bundesministerium f\u00fcr Bildung und Forschung (BMBF)", "given" : "", "non-dropping-particle" : "", "parse-names" : false, "suffix" : "" } ], "id" : "ITEM-1", "issue" : "2", "issued" : { "date-parts" : [ [ "2015" ] ] }, "page" : "161", "title" : "Industrie 4.0. Innovationen f\u00fcr die Produktion von morgen", "type" : "article-journal" }, "locator" : "4", "uris" : [ "http://www.mendeley.com/documents/?uuid=2cb26b03-8620-4690-9a5a-68d070ef0259" ] } ], "mendeley" : { "formattedCitation" : "(Bundesministerium f\u00fcr Bildung und Forschung (BMBF) 2015, p. 4)", "plainTextFormattedCitation" : "(Bundesministerium f\u00fcr Bildung und Forschung (BMBF) 2015, p. 4)", "previouslyFormattedCitation" : "(Bundesministerium f\u00fcr Bildung und Forschung (BMBF) 2015, p. 4)" }, "properties" : { "noteIndex" : 0 }, "schema" : "https://github.com/citation-style-language/schema/raw/master/csl-citation.json" }</w:instrText>
      </w:r>
      <w:r w:rsidR="007C17DC">
        <w:fldChar w:fldCharType="separate"/>
      </w:r>
      <w:r w:rsidR="007C17DC" w:rsidRPr="007C17DC">
        <w:rPr>
          <w:noProof/>
        </w:rPr>
        <w:t>(Bundesministerium für Bildung und Forschung (BMBF) 2015, p. 4)</w:t>
      </w:r>
      <w:r w:rsidR="007C17DC">
        <w:fldChar w:fldCharType="end"/>
      </w:r>
      <w:r w:rsidR="0053070B">
        <w:t>.</w:t>
      </w:r>
    </w:p>
    <w:p w14:paraId="1F92A39A" w14:textId="69809A34" w:rsidR="009409D3" w:rsidRDefault="00390A3E" w:rsidP="00811D4B">
      <w:pPr>
        <w:pStyle w:val="BasicText"/>
      </w:pPr>
      <w:r>
        <w:t>Basic, repetitive tasks will be automated and the workers interac</w:t>
      </w:r>
      <w:r w:rsidR="00BE036B">
        <w:t>tion substituted in these tasks</w:t>
      </w:r>
      <w:r w:rsidR="008D50D8">
        <w:t>, allowing to focus on complex planning tasks.</w:t>
      </w:r>
      <w:r w:rsidR="00BE036B">
        <w:t xml:space="preserve"> </w:t>
      </w:r>
      <w:r w:rsidR="00BE036B">
        <w:fldChar w:fldCharType="begin" w:fldLock="1"/>
      </w:r>
      <w:r w:rsidR="00A26ABD">
        <w:instrText>ADDIN CSL_CITATION { "citationItems" : [ { "id" : "ITEM-1", "itemData" : { "DOI" : "10.1007/978-3-663-09847-8_5", "ISBN" : "9783810034267", "author" : [ { "dropping-particle" : "", "family" : "Bundesministerium f\u00fcr Wirtschaft und Energie (BMWi)", "given" : "", "non-dropping-particle" : "", "parse-names" : false, "suffix" : "" } ], "container-title" : "Zukunft der Arbeit in Industrie 4.0", "id" : "ITEM-1", "issued" : { "date-parts" : [ [ "2014" ] ] }, "publisher" : "VS Verlag f\u00fcr Sozialwissenschaften", "publisher-place" : "Wiesbaden", "title" : "Zukunft der Arbeit in Industrie 4.0", "type" : "legislation" }, "locator" : "39", "uris" : [ "http://www.mendeley.com/documents/?uuid=36c70a5f-4ad9-45e5-9ff9-143d881a44e2" ] } ], "mendeley" : { "formattedCitation" : "(Bundesministerium f\u00fcr Wirtschaft und Energie (BMWi) 2014, p. 39)", "plainTextFormattedCitation" : "(Bundesministerium f\u00fcr Wirtschaft und Energie (BMWi) 2014, p. 39)", "previouslyFormattedCitation" : "(Bundesministerium f\u00fcr Wirtschaft und Energie (BMWi) 2014, p. 39)" }, "properties" : { "noteIndex" : 0 }, "schema" : "https://github.com/citation-style-language/schema/raw/master/csl-citation.json" }</w:instrText>
      </w:r>
      <w:r w:rsidR="00BE036B">
        <w:fldChar w:fldCharType="separate"/>
      </w:r>
      <w:r w:rsidR="00BE036B" w:rsidRPr="00BE036B">
        <w:rPr>
          <w:noProof/>
        </w:rPr>
        <w:t>(Bundesministerium für Wirtschaft und Energie (BMWi) 2014, p. 39)</w:t>
      </w:r>
      <w:r w:rsidR="00BE036B">
        <w:fldChar w:fldCharType="end"/>
      </w:r>
      <w:r w:rsidR="00BE036B">
        <w:t>.</w:t>
      </w:r>
      <w:r w:rsidR="00227465">
        <w:t xml:space="preserve"> </w:t>
      </w:r>
      <w:r w:rsidR="00227465" w:rsidRPr="00227465">
        <w:rPr>
          <w:rStyle w:val="BasicCharSmallCapitals"/>
        </w:rPr>
        <w:t>Spath et al.</w:t>
      </w:r>
      <w:r w:rsidR="00227465">
        <w:t xml:space="preserve"> </w:t>
      </w:r>
      <w:r w:rsidR="008D5360">
        <w:t>performed a survey where</w:t>
      </w:r>
      <w:r w:rsidR="00227465">
        <w:t xml:space="preserve"> 56% </w:t>
      </w:r>
      <w:r w:rsidR="008D5360">
        <w:t xml:space="preserve">of the companies agreed that most of the occurrences within production </w:t>
      </w:r>
      <w:r w:rsidR="00227465">
        <w:t xml:space="preserve">requiring worker’s intervention can be cured </w:t>
      </w:r>
      <w:r w:rsidR="00A512D3">
        <w:t>via</w:t>
      </w:r>
      <w:r w:rsidR="00227465">
        <w:t xml:space="preserve"> “common” solutions</w:t>
      </w:r>
      <w:r w:rsidR="009841FE">
        <w:t>.</w:t>
      </w:r>
      <w:r w:rsidR="008D5360">
        <w:t xml:space="preserve"> This fact emphasizes </w:t>
      </w:r>
      <w:r w:rsidR="00410C84">
        <w:t xml:space="preserve">the </w:t>
      </w:r>
      <w:r w:rsidR="00410C84">
        <w:t>a feasible claim</w:t>
      </w:r>
      <w:r w:rsidR="008D5360">
        <w:t xml:space="preserve"> </w:t>
      </w:r>
      <w:r w:rsidR="00410C84">
        <w:t xml:space="preserve">to use </w:t>
      </w:r>
      <w:r w:rsidR="008D5360">
        <w:t>intelligent and decentralized systems</w:t>
      </w:r>
      <w:r w:rsidR="00864F77">
        <w:t xml:space="preserve"> </w:t>
      </w:r>
      <w:r w:rsidR="003239EE">
        <w:t xml:space="preserve">for </w:t>
      </w:r>
      <w:r w:rsidR="00864F77">
        <w:t>assisting the short-term production planning and control</w:t>
      </w:r>
      <w:r w:rsidR="008D5360">
        <w:t xml:space="preserve"> </w:t>
      </w:r>
      <w:r w:rsidR="0045516B">
        <w:fldChar w:fldCharType="begin" w:fldLock="1"/>
      </w:r>
      <w:r w:rsidR="007C17DC">
        <w:instrText>ADDIN CSL_CITATION { "citationItems" : [ { "id" : "ITEM-1", "itemData" : { "DOI" : "10.1007/978-3-658-04682-8", "ISBN" : "978-3-8396-0570-7", "abstract" : "Cyber-Physische Produktionssysteme (CPS) werden zuk\u00fcnftig Produk- tionsabl\u00e4ufe flexibilisieren und beschleunigen. In diesem Umfeld reagieren intelligent vernetzte Objekte und autonome Steuerungen in Echtzeit auf Kundenanforderungen. Mobile Kommunikationsger\u00e4te werden Produktionsmitarbeitern flexible Arbeitsformen erm\u00f6glichen. Im Rahmen des neuen Forschungsprogramms zum Thema \u201eIndustrie 4.0\u201c untersucht das Projekt \u201eKapaflexCy\u201c die M\u00f6glichkeiten des zeit- lich hochflexiblen Arbeitens unter Einsatz von CPS-Komponenten.", "author" : [ { "dropping-particle" : "", "family" : "Spath", "given" : "D", "non-dropping-particle" : "", "parse-names" : false, "suffix" : "" }, { "dropping-particle" : "", "family" : "Gerlach", "given" : "S", "non-dropping-particle" : "", "parse-names" : false, "suffix" : "" }, { "dropping-particle" : "", "family" : "H\u00e4mmerle", "given" : "M", "non-dropping-particle" : "", "parse-names" : false, "suffix" : "" }, { "dropping-particle" : "", "family" : "Krause", "given" : "T", "non-dropping-particle" : "", "parse-names" : false, "suffix" : "" }, { "dropping-particle" : "", "family" : "Schlund", "given" : "S", "non-dropping-particle" : "", "parse-names" : false, "suffix" : "" } ], "id" : "ITEM-1", "issued" : { "date-parts" : [ [ "2013" ] ] }, "number-of-pages" : "130-134", "title" : "Industrie 4.0 \u2013 Produktionsarbeit der Zukunft", "type" : "report", "volume" : "1" }, "locator" : "96", "uris" : [ "http://www.mendeley.com/documents/?uuid=4ace6088-edd6-43a0-a4d8-ce226efc71ba" ] } ], "mendeley" : { "formattedCitation" : "(Spath et al. 2013, p. 96)", "plainTextFormattedCitation" : "(Spath et al. 2013, p. 96)", "previouslyFormattedCitation" : "(Spath et al. 2013, p. 96)" }, "properties" : { "noteIndex" : 0 }, "schema" : "https://github.com/citation-style-language/schema/raw/master/csl-citation.json" }</w:instrText>
      </w:r>
      <w:r w:rsidR="0045516B">
        <w:fldChar w:fldCharType="separate"/>
      </w:r>
      <w:r w:rsidR="00001FAE" w:rsidRPr="00001FAE">
        <w:rPr>
          <w:noProof/>
        </w:rPr>
        <w:t>(Spath et al. 2013, p. 96)</w:t>
      </w:r>
      <w:r w:rsidR="0045516B">
        <w:fldChar w:fldCharType="end"/>
      </w:r>
      <w:r w:rsidR="000F2059">
        <w:t xml:space="preserve"> </w:t>
      </w:r>
    </w:p>
    <w:p w14:paraId="42EEF9B2" w14:textId="579AFC3F" w:rsidR="002716F7" w:rsidRDefault="00390A3E" w:rsidP="00811D4B">
      <w:pPr>
        <w:pStyle w:val="BasicText"/>
      </w:pPr>
      <w:r>
        <w:t xml:space="preserve">Though </w:t>
      </w:r>
      <w:r w:rsidR="007541CB">
        <w:t xml:space="preserve">some tasks will be substituted, </w:t>
      </w:r>
      <w:r>
        <w:t>new complex planning tasks are expected to emerge with the advent</w:t>
      </w:r>
      <w:r w:rsidR="000F2059">
        <w:t xml:space="preserve"> of CPPS centring the worker as the central decision maker in the </w:t>
      </w:r>
      <w:r w:rsidR="00897A92">
        <w:t>production system</w:t>
      </w:r>
      <w:r w:rsidR="006E3878">
        <w:t>.</w:t>
      </w:r>
      <w:r w:rsidR="009111EF">
        <w:t xml:space="preserve"> </w:t>
      </w:r>
      <w:r w:rsidR="00213FEC" w:rsidRPr="002B3EC5">
        <w:rPr>
          <w:rStyle w:val="BasicCharSmallCapitals"/>
        </w:rPr>
        <w:t>Hirsch-Kreinsen</w:t>
      </w:r>
      <w:r w:rsidR="00213FEC">
        <w:t xml:space="preserve"> </w:t>
      </w:r>
      <w:r w:rsidR="00F339A8">
        <w:t>furthers the understanding by providing</w:t>
      </w:r>
      <w:r w:rsidR="00213FEC">
        <w:t xml:space="preserve"> the concept of </w:t>
      </w:r>
      <w:r w:rsidR="00B37FF1">
        <w:t xml:space="preserve">one </w:t>
      </w:r>
      <w:r w:rsidR="00213FEC">
        <w:t xml:space="preserve">shared key actor within the production. The key actor </w:t>
      </w:r>
      <w:r w:rsidR="00240556">
        <w:t>is</w:t>
      </w:r>
      <w:r w:rsidR="00077945">
        <w:t xml:space="preserve"> an abstract entity</w:t>
      </w:r>
      <w:r w:rsidR="00240556">
        <w:t xml:space="preserve"> shared</w:t>
      </w:r>
      <w:r w:rsidR="00213FEC">
        <w:t xml:space="preserve"> between the human and the machine, while the amount of actions performed </w:t>
      </w:r>
      <w:r w:rsidR="00787512">
        <w:t xml:space="preserve">per actor </w:t>
      </w:r>
      <w:r w:rsidR="00213FEC">
        <w:t>is dynamic</w:t>
      </w:r>
      <w:r w:rsidR="002B3EC5">
        <w:t xml:space="preserve"> </w:t>
      </w:r>
      <w:r w:rsidR="002B3EC5">
        <w:fldChar w:fldCharType="begin" w:fldLock="1"/>
      </w:r>
      <w:r w:rsidR="000B51E2">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21", "uris" : [ "http://www.mendeley.com/documents/?uuid=1d371229-0af0-4ae2-a388-5c8f27db758e" ] } ], "mendeley" : { "formattedCitation" : "(Hirsch-Kreinsen and Weyer 2014, p. 21)", "plainTextFormattedCitation" : "(Hirsch-Kreinsen and Weyer 2014, p. 21)", "previouslyFormattedCitation" : "(Hirsch-Kreinsen and Weyer 2014, p. 21)" }, "properties" : { "noteIndex" : 0 }, "schema" : "https://github.com/citation-style-language/schema/raw/master/csl-citation.json" }</w:instrText>
      </w:r>
      <w:r w:rsidR="002B3EC5">
        <w:fldChar w:fldCharType="separate"/>
      </w:r>
      <w:r w:rsidR="002B3EC5" w:rsidRPr="002B3EC5">
        <w:rPr>
          <w:noProof/>
        </w:rPr>
        <w:t>(Hirsch-Kreinsen and Weyer 2014, p. 21)</w:t>
      </w:r>
      <w:r w:rsidR="002B3EC5">
        <w:fldChar w:fldCharType="end"/>
      </w:r>
      <w:r w:rsidR="000F3E89">
        <w:t>.</w:t>
      </w:r>
    </w:p>
    <w:p w14:paraId="3B359AD9" w14:textId="77777777" w:rsidR="002716F7" w:rsidRDefault="002716F7" w:rsidP="002716F7">
      <w:pPr>
        <w:pStyle w:val="BasicText"/>
        <w:keepNext/>
      </w:pPr>
      <w:r w:rsidRPr="00B51E6A">
        <w:lastRenderedPageBreak/>
        <w:drawing>
          <wp:inline distT="0" distB="0" distL="0" distR="0" wp14:anchorId="4EE9007F" wp14:editId="5BC4F2D6">
            <wp:extent cx="5305438" cy="1971675"/>
            <wp:effectExtent l="0" t="0" r="317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32" t="4260" r="865" b="1993"/>
                    <a:stretch/>
                  </pic:blipFill>
                  <pic:spPr bwMode="auto">
                    <a:xfrm>
                      <a:off x="0" y="0"/>
                      <a:ext cx="5308471" cy="1972802"/>
                    </a:xfrm>
                    <a:prstGeom prst="rect">
                      <a:avLst/>
                    </a:prstGeom>
                    <a:ln>
                      <a:noFill/>
                    </a:ln>
                    <a:extLst>
                      <a:ext uri="{53640926-AAD7-44D8-BBD7-CCE9431645EC}">
                        <a14:shadowObscured xmlns:a14="http://schemas.microsoft.com/office/drawing/2010/main"/>
                      </a:ext>
                    </a:extLst>
                  </pic:spPr>
                </pic:pic>
              </a:graphicData>
            </a:graphic>
          </wp:inline>
        </w:drawing>
      </w:r>
    </w:p>
    <w:p w14:paraId="128246DC" w14:textId="0E806298" w:rsidR="002716F7" w:rsidRDefault="002716F7" w:rsidP="002716F7">
      <w:pPr>
        <w:pStyle w:val="Caption"/>
        <w:jc w:val="both"/>
      </w:pPr>
      <w:bookmarkStart w:id="17" w:name="_Ref444342916"/>
      <w:bookmarkStart w:id="18" w:name="_Toc444346693"/>
      <w:r>
        <w:t xml:space="preserve">Figure </w:t>
      </w:r>
      <w:fldSimple w:instr=" SEQ Figure \* ARABIC ">
        <w:r w:rsidR="00FB4921">
          <w:rPr>
            <w:noProof/>
          </w:rPr>
          <w:t>3</w:t>
        </w:r>
      </w:fldSimple>
      <w:bookmarkEnd w:id="17"/>
      <w:r>
        <w:t xml:space="preserve"> </w:t>
      </w:r>
      <w:r w:rsidRPr="00780530">
        <w:rPr>
          <w:lang w:val="en-GB"/>
        </w:rPr>
        <w:t>Interplay of CPPS and Human (adapted from Gorecky et al. 2014)</w:t>
      </w:r>
      <w:bookmarkEnd w:id="18"/>
    </w:p>
    <w:p w14:paraId="085F33AE" w14:textId="77777777" w:rsidR="00ED700C" w:rsidRDefault="006606CB" w:rsidP="009A0C98">
      <w:pPr>
        <w:pStyle w:val="BasicText"/>
      </w:pPr>
      <w:r>
        <w:t xml:space="preserve">As depicted in </w:t>
      </w:r>
      <w:r>
        <w:fldChar w:fldCharType="begin"/>
      </w:r>
      <w:r>
        <w:instrText xml:space="preserve"> REF _Ref444342916 \h </w:instrText>
      </w:r>
      <w:r>
        <w:fldChar w:fldCharType="separate"/>
      </w:r>
      <w:r>
        <w:t xml:space="preserve">Figure </w:t>
      </w:r>
      <w:r>
        <w:rPr>
          <w:noProof/>
        </w:rPr>
        <w:t>3</w:t>
      </w:r>
      <w:r>
        <w:fldChar w:fldCharType="end"/>
      </w:r>
      <w:r>
        <w:t>, w</w:t>
      </w:r>
      <w:r w:rsidR="00B663E3">
        <w:t xml:space="preserve">ithin the </w:t>
      </w:r>
      <w:r w:rsidR="006342E4">
        <w:t xml:space="preserve">interplay </w:t>
      </w:r>
      <w:r w:rsidR="004B4F5E">
        <w:t xml:space="preserve">in </w:t>
      </w:r>
      <w:r w:rsidR="006342E4">
        <w:t xml:space="preserve">between intelligent means of automation introduced by the CPPS and the </w:t>
      </w:r>
      <w:r w:rsidR="00B663E3">
        <w:t xml:space="preserve">experience and creativity delivered by the human mind, organisational failures and inefficiencies are </w:t>
      </w:r>
      <w:r w:rsidR="007F418C">
        <w:t xml:space="preserve">expected to be </w:t>
      </w:r>
      <w:r w:rsidR="00B663E3">
        <w:t>reduced</w:t>
      </w:r>
      <w:r w:rsidR="007F418C">
        <w:t>.</w:t>
      </w:r>
      <w:r w:rsidR="008B2327" w:rsidRPr="008B2327">
        <w:t xml:space="preserve"> </w:t>
      </w:r>
      <w:r w:rsidR="008B2327">
        <w:fldChar w:fldCharType="begin" w:fldLock="1"/>
      </w:r>
      <w:r w:rsidR="0045516B">
        <w:instrText>ADDIN CSL_CITATION { "citationItems" : [ { "id" : "ITEM-1", "itemData" : { "DOI" : "10.1007/978-3-663-09847-8_5", "ISBN" : "9783810034267", "author" : [ { "dropping-particle" : "", "family" : "Bundesministerium f\u00fcr Wirtschaft und Energie (BMWi)", "given" : "", "non-dropping-particle" : "", "parse-names" : false, "suffix" : "" } ], "container-title" : "Zukunft der Arbeit in Industrie 4.0", "id" : "ITEM-1", "issued" : { "date-parts" : [ [ "2014" ] ] }, "publisher" : "VS Verlag f\u00fcr Sozialwissenschaften", "publisher-place" : "Wiesbaden", "title" : "Zukunft der Arbeit in Industrie 4.0", "type" : "legislation" }, "locator" : "16", "uris" : [ "http://www.mendeley.com/documents/?uuid=36c70a5f-4ad9-45e5-9ff9-143d881a44e2" ] } ], "mendeley" : { "formattedCitation" : "(Bundesministerium f\u00fcr Wirtschaft und Energie (BMWi) 2014, p. 16)", "plainTextFormattedCitation" : "(Bundesministerium f\u00fcr Wirtschaft und Energie (BMWi) 2014, p. 16)", "previouslyFormattedCitation" : "(Bundesministerium f\u00fcr Wirtschaft und Energie (BMWi) 2014, p. 16)" }, "properties" : { "noteIndex" : 0 }, "schema" : "https://github.com/citation-style-language/schema/raw/master/csl-citation.json" }</w:instrText>
      </w:r>
      <w:r w:rsidR="008B2327">
        <w:fldChar w:fldCharType="separate"/>
      </w:r>
      <w:r w:rsidR="008B2327" w:rsidRPr="007447AD">
        <w:rPr>
          <w:noProof/>
        </w:rPr>
        <w:t>(Bundesministerium für Wirtschaft und Energie (BMWi) 2014, p. 16)</w:t>
      </w:r>
      <w:r w:rsidR="008B2327">
        <w:fldChar w:fldCharType="end"/>
      </w:r>
      <w:r w:rsidR="00B05B05">
        <w:t xml:space="preserve"> The primary </w:t>
      </w:r>
      <w:r w:rsidR="00FB260A">
        <w:t>objective</w:t>
      </w:r>
      <w:r w:rsidR="00B05B05">
        <w:t xml:space="preserve"> of the human is </w:t>
      </w:r>
      <w:r w:rsidR="00FC356E">
        <w:t xml:space="preserve">to </w:t>
      </w:r>
      <w:r w:rsidR="00FC356E" w:rsidRPr="00FC356E">
        <w:rPr>
          <w:i/>
        </w:rPr>
        <w:t>define</w:t>
      </w:r>
      <w:r w:rsidR="00B05B05">
        <w:t xml:space="preserve"> a strategy for </w:t>
      </w:r>
      <w:r w:rsidR="0021447B">
        <w:t xml:space="preserve">the </w:t>
      </w:r>
      <w:r w:rsidR="00B05B05">
        <w:t xml:space="preserve">production </w:t>
      </w:r>
      <w:r w:rsidR="003B5C0A">
        <w:t xml:space="preserve">within the CPPS, </w:t>
      </w:r>
      <w:r w:rsidR="00B05B05" w:rsidRPr="003B5C0A">
        <w:rPr>
          <w:i/>
        </w:rPr>
        <w:t>monitor</w:t>
      </w:r>
      <w:r w:rsidR="00B05B05">
        <w:t xml:space="preserve"> and control </w:t>
      </w:r>
      <w:r w:rsidR="003B5C0A">
        <w:t xml:space="preserve">the realization </w:t>
      </w:r>
      <w:r w:rsidR="00017CDF">
        <w:t>within</w:t>
      </w:r>
      <w:r w:rsidR="00B05B05">
        <w:t xml:space="preserve"> the self-organizing production process</w:t>
      </w:r>
      <w:r w:rsidR="00A26ABD">
        <w:t xml:space="preserve"> </w:t>
      </w:r>
      <w:r w:rsidR="00A26ABD">
        <w:fldChar w:fldCharType="begin" w:fldLock="1"/>
      </w:r>
      <w:r w:rsidR="002B3EC5">
        <w:instrText>ADDIN CSL_CITATION { "citationItems" : [ { "id" : "ITEM-1", "itemData" : { "author" : [ { "dropping-particle" : "", "family" : "Gorecky", "given" : "Dominic", "non-dropping-particle" : "", "parse-names" : false, "suffix" : "" }, { "dropping-particle" : "", "family" : "Schmitt", "given" : "Mathias", "non-dropping-particle" : "", "parse-names" : false, "suffix" : "" }, { "dropping-particle" : "", "family" : "Loskyll", "given" : "Matthias", "non-dropping-particle" : "", "parse-names" : false, "suffix" : "" } ], "container-title" : "Industrie 4.0 in Produktion, Automatisierung und Logistik", "id" : "ITEM-1", "issued" : { "date-parts" : [ [ "2014" ] ] }, "page" : "525-542", "title" : "Mensch Maschine-Interaktion im Industrie 4.0 Zeitalter", "type" : "chapter" }, "locator" : "521", "uris" : [ "http://www.mendeley.com/documents/?uuid=b7db8794-2d13-46b4-92c7-1620da77c349" ] } ], "mendeley" : { "formattedCitation" : "(Gorecky et al. 2014, p. 521)", "plainTextFormattedCitation" : "(Gorecky et al. 2014, p. 521)", "previouslyFormattedCitation" : "(Gorecky et al. 2014, p. 521)" }, "properties" : { "noteIndex" : 0 }, "schema" : "https://github.com/citation-style-language/schema/raw/master/csl-citation.json" }</w:instrText>
      </w:r>
      <w:r w:rsidR="00A26ABD">
        <w:fldChar w:fldCharType="separate"/>
      </w:r>
      <w:r w:rsidR="00A26ABD" w:rsidRPr="00A26ABD">
        <w:rPr>
          <w:noProof/>
        </w:rPr>
        <w:t>(Gorecky et al. 2014, p. 521)</w:t>
      </w:r>
      <w:r w:rsidR="00A26ABD">
        <w:fldChar w:fldCharType="end"/>
      </w:r>
      <w:r w:rsidR="00B05B05">
        <w:t>.</w:t>
      </w:r>
      <w:r w:rsidR="003D466B">
        <w:t xml:space="preserve"> The CPPS supports the decider and delivers contextual data for interpretation</w:t>
      </w:r>
      <w:r w:rsidR="00A86E17">
        <w:t xml:space="preserve"> and allows intervention </w:t>
      </w:r>
      <w:r w:rsidR="00A86E17">
        <w:t>via Human Machine Interfaces (HMI)</w:t>
      </w:r>
      <w:r w:rsidR="001C6CE8">
        <w:t xml:space="preserve"> leading to </w:t>
      </w:r>
      <w:r w:rsidR="00FF72D6">
        <w:t>a</w:t>
      </w:r>
      <w:r w:rsidR="00F411A1">
        <w:t>n</w:t>
      </w:r>
      <w:r w:rsidR="001C6CE8">
        <w:t xml:space="preserve"> adapted production strategy in </w:t>
      </w:r>
      <w:r w:rsidR="001C6CE8">
        <w:fldChar w:fldCharType="begin"/>
      </w:r>
      <w:r w:rsidR="001C6CE8">
        <w:instrText xml:space="preserve"> REF _Ref444342916 \h </w:instrText>
      </w:r>
      <w:r w:rsidR="001C6CE8">
        <w:fldChar w:fldCharType="separate"/>
      </w:r>
      <w:r w:rsidR="001C6CE8">
        <w:t xml:space="preserve">Figure </w:t>
      </w:r>
      <w:r w:rsidR="001C6CE8">
        <w:rPr>
          <w:noProof/>
        </w:rPr>
        <w:t>3</w:t>
      </w:r>
      <w:r w:rsidR="001C6CE8">
        <w:fldChar w:fldCharType="end"/>
      </w:r>
      <w:r w:rsidR="00D92259">
        <w:t>.</w:t>
      </w:r>
      <w:r w:rsidR="001F2FEB">
        <w:t xml:space="preserve"> </w:t>
      </w:r>
      <w:r w:rsidR="009A0C98" w:rsidRPr="00911BB3">
        <w:rPr>
          <w:rStyle w:val="BasicCharSmallCapitals"/>
        </w:rPr>
        <w:t>Bauernhansl</w:t>
      </w:r>
      <w:r w:rsidR="009A0C98" w:rsidRPr="007D5B74">
        <w:rPr>
          <w:rStyle w:val="BasicCharSmallCapitals"/>
        </w:rPr>
        <w:t xml:space="preserve"> </w:t>
      </w:r>
      <w:r w:rsidR="009A0C98">
        <w:t xml:space="preserve">highlights the importance of </w:t>
      </w:r>
      <w:r w:rsidR="003D466B">
        <w:t>HMI</w:t>
      </w:r>
      <w:r w:rsidR="009A0C98">
        <w:t xml:space="preserve"> and assistance systems which guide humans in their decisions </w:t>
      </w:r>
      <w:r w:rsidR="009A0C98">
        <w:fldChar w:fldCharType="begin" w:fldLock="1"/>
      </w:r>
      <w:r w:rsidR="009A0C98">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009A0C98">
        <w:fldChar w:fldCharType="separate"/>
      </w:r>
      <w:r w:rsidR="009A0C98" w:rsidRPr="000E707B">
        <w:rPr>
          <w:noProof/>
        </w:rPr>
        <w:t>(Bauernhansl 2014)</w:t>
      </w:r>
      <w:r w:rsidR="009A0C98">
        <w:fldChar w:fldCharType="end"/>
      </w:r>
      <w:r w:rsidR="009A0C98">
        <w:t xml:space="preserve">. </w:t>
      </w:r>
      <w:r w:rsidR="009A0C98" w:rsidRPr="00BA37C0">
        <w:rPr>
          <w:rStyle w:val="BasicCharSmallCapitals"/>
        </w:rPr>
        <w:t xml:space="preserve">Gorecky </w:t>
      </w:r>
      <w:r w:rsidR="009A0C98">
        <w:t xml:space="preserve">extends that view introducing necessary features (of assistance systems) as the monitoring of production processes, quality and the visualized simulation of production processes. These allow the worker to “see” the material flow the CPPS deemed optimal for further inspection allowing transparency of the planning results </w:t>
      </w:r>
      <w:r w:rsidR="009A0C98">
        <w:fldChar w:fldCharType="begin" w:fldLock="1"/>
      </w:r>
      <w:r w:rsidR="009A0C98">
        <w:instrText>ADDIN CSL_CITATION { "citationItems" : [ { "id" : "ITEM-1", "itemData" : { "ISSN" : "0932-0482", "abstract" : "Industrie 4.0 bringt die Vision der Digitalen Fabrik n\u00e4her, bietet aber auch neue Potenziale f\u00fcr die Virtuelle Produktentstehung (VPE) insgesamt. Der folgende Beitrag zeigt M\u00f6glichkeiten f\u00fcr die Gewerke und Herausforderungen f\u00fcr die industrielle Informationstechnik auf. Der L\u00f6sungsansatz einer Informationsfabrik, die durch Industrie-4.0-Services flankiert wird, er\u00f6ffnet neue Chancen im Umgang mit Produktionsdaten in den Modellen der Virtuellen Produktentstehung und Weiterverwendung der digitalen Modelle in der Produktion. TS - powered by GENIOS", "author" : [ { "dropping-particle" : "", "family" : "Stark", "given" : "Rainer", "non-dropping-particle" : "", "parse-names" : false, "suffix" : "" }, { "dropping-particle" : "", "family" : "Kim", "given" : "Marcus", "non-dropping-particle" : "", "parse-names" : false, "suffix" : "" }, { "dropping-particle" : "", "family" : "Damerau", "given" : "Thomas", "non-dropping-particle" : "", "parse-names" : false, "suffix" : "" }, { "dropping-particle" : "", "family" : "Neumeyer", "given" : "Sebastian", "non-dropping-particle" : "", "parse-names" : false, "suffix" : "" }, { "dropping-particle" : "", "family" : "Vorsatz", "given" : "Thomas", "non-dropping-particle" : "", "parse-names" : false, "suffix" : "" } ], "container-title" : "Ein Beitrag aus der Sicht der Industriellen Informationstechnik", "id" : "ITEM-1", "issue" : "03", "issued" : { "date-parts" : [ [ "2015" ] ] }, "page" : "134-141", "title" : "Notwendige Voraussetzungen f\u00fcr die Realisierung von Industrie 4.0", "type" : "article-journal" }, "uris" : [ "http://www.mendeley.com/documents/?uuid=1893b5bb-23f6-43a2-b25d-11b952c6f177" ] } ], "mendeley" : { "formattedCitation" : "(Stark et al. 2015)", "plainTextFormattedCitation" : "(Stark et al. 2015)", "previouslyFormattedCitation" : "(Stark et al. 2015)" }, "properties" : { "noteIndex" : 0 }, "schema" : "https://github.com/citation-style-language/schema/raw/master/csl-citation.json" }</w:instrText>
      </w:r>
      <w:r w:rsidR="009A0C98">
        <w:fldChar w:fldCharType="separate"/>
      </w:r>
      <w:r w:rsidR="009A0C98" w:rsidRPr="00F664A5">
        <w:rPr>
          <w:noProof/>
        </w:rPr>
        <w:t>(Stark et al. 2015)</w:t>
      </w:r>
      <w:r w:rsidR="009A0C98">
        <w:fldChar w:fldCharType="end"/>
      </w:r>
      <w:r w:rsidR="009A0C98">
        <w:t>. The introduced features of an assistance system require intui</w:t>
      </w:r>
      <w:r w:rsidR="00F92FC1">
        <w:t xml:space="preserve">tive means of steer and control. </w:t>
      </w:r>
      <w:r w:rsidR="009A0C98">
        <w:t xml:space="preserve">An interaction is considered as intuitive, if the experienced made with the real objects can be transported to the virtual, digital world. </w:t>
      </w:r>
      <w:r w:rsidR="009A0C98">
        <w:fldChar w:fldCharType="begin" w:fldLock="1"/>
      </w:r>
      <w:r w:rsidR="009A0C98">
        <w:instrText>ADDIN CSL_CITATION { "citationItems" : [ { "id" : "ITEM-1", "itemData" : { "author" : [ { "dropping-particle" : "", "family" : "Gorecky", "given" : "Dominic", "non-dropping-particle" : "", "parse-names" : false, "suffix" : "" }, { "dropping-particle" : "", "family" : "Schmitt", "given" : "Mathias", "non-dropping-particle" : "", "parse-names" : false, "suffix" : "" }, { "dropping-particle" : "", "family" : "Loskyll", "given" : "Matthias", "non-dropping-particle" : "", "parse-names" : false, "suffix" : "" } ], "container-title" : "Industrie 4.0 in Produktion, Automatisierung und Logistik", "id" : "ITEM-1", "issued" : { "date-parts" : [ [ "2014" ] ] }, "page" : "525-542", "title" : "Mensch Maschine-Interaktion im Industrie 4.0 Zeitalter", "type" : "chapter" }, "uris" : [ "http://www.mendeley.com/documents/?uuid=b7db8794-2d13-46b4-92c7-1620da77c349" ] } ], "mendeley" : { "formattedCitation" : "(Gorecky et al. 2014)", "plainTextFormattedCitation" : "(Gorecky et al. 2014)", "previouslyFormattedCitation" : "(Gorecky et al. 2014)" }, "properties" : { "noteIndex" : 0 }, "schema" : "https://github.com/citation-style-language/schema/raw/master/csl-citation.json" }</w:instrText>
      </w:r>
      <w:r w:rsidR="009A0C98">
        <w:fldChar w:fldCharType="separate"/>
      </w:r>
      <w:r w:rsidR="009A0C98" w:rsidRPr="00EA78D4">
        <w:rPr>
          <w:noProof/>
        </w:rPr>
        <w:t>(Gorecky et al. 2014)</w:t>
      </w:r>
      <w:r w:rsidR="009A0C98">
        <w:fldChar w:fldCharType="end"/>
      </w:r>
      <w:r w:rsidR="006855AA">
        <w:t xml:space="preserve">. </w:t>
      </w:r>
      <w:r w:rsidR="003F277F">
        <w:t>The assistance system delivers a basis of decision-making allowing continuous optimization of the production process</w:t>
      </w:r>
      <w:r w:rsidR="00376B9F">
        <w:t>.</w:t>
      </w:r>
    </w:p>
    <w:p w14:paraId="0C17FAE0" w14:textId="3366CEDC" w:rsidR="00B84755" w:rsidRPr="004F6CDE" w:rsidRDefault="000F3E89" w:rsidP="00373555">
      <w:pPr>
        <w:pStyle w:val="BasicText"/>
        <w:rPr>
          <w:sz w:val="28"/>
        </w:rPr>
      </w:pPr>
      <w:r>
        <w:t xml:space="preserve">The importance of </w:t>
      </w:r>
      <w:r w:rsidR="005C0AE4">
        <w:t xml:space="preserve">the </w:t>
      </w:r>
      <w:r>
        <w:t xml:space="preserve">human in production domain is further emphasized by </w:t>
      </w:r>
      <w:r w:rsidRPr="000F3E89">
        <w:rPr>
          <w:rStyle w:val="BasicCharSmallCapitals"/>
        </w:rPr>
        <w:t>Spath et al</w:t>
      </w:r>
      <w:r>
        <w:t>. addressing two i</w:t>
      </w:r>
      <w:r w:rsidR="00600021">
        <w:t xml:space="preserve">ssues within the smart factory. </w:t>
      </w:r>
      <w:r>
        <w:t>Firstly the allocation of scarce resources between self-organizing units will not be free of tensions and conflicts.</w:t>
      </w:r>
      <w:r w:rsidR="00754E5A">
        <w:t xml:space="preserve"> The human is expected to intervene and control this situation</w:t>
      </w:r>
      <w:r w:rsidR="00ED7E4D">
        <w:t xml:space="preserve"> where the machine fails to deliver a valid allocation. Furthermore twilight zones of automation will even within the smart factory remain, requiring the human as “additional sensor” to close the gaps. </w:t>
      </w:r>
      <w:r w:rsidR="00F27208">
        <w:t xml:space="preserve">E.g. all relevant information and dependencies might not be able to be suitable represented in </w:t>
      </w:r>
      <w:r w:rsidR="006779A6">
        <w:t>a digital model of the production</w:t>
      </w:r>
      <w:r w:rsidR="000B51E2">
        <w:t xml:space="preserve"> </w:t>
      </w:r>
      <w:r w:rsidR="000B51E2">
        <w:fldChar w:fldCharType="begin" w:fldLock="1"/>
      </w:r>
      <w:r w:rsidR="00C76547">
        <w:instrText>ADDIN CSL_CITATION { "citationItems" : [ { "id" : "ITEM-1", "itemData" : { "ISSN" : "1616-1017", "author" : [ { "dropping-particle" : "", "family" : "Spath", "given" : "Dieter", "non-dropping-particle" : "", "parse-names" : false, "suffix" : "" }, { "dropping-particle" : "", "family" : "Schlund", "given" : "Sebastian", "non-dropping-particle" : "", "parse-names" : false, "suffix" : "" }, { "dropping-particle" : "", "family" : "Gerlach", "given" : "Stefan", "non-dropping-particle" : "", "parse-names" : false, "suffix" : "" }, { "dropping-particle" : "", "family" : "H\u00e4mmerle", "given" : "Moritz", "non-dropping-particle" : "", "parse-names" : false, "suffix" : "" }, { "dropping-particle" : "", "family" : "Krause", "given" : "Tobias", "non-dropping-particle" : "", "parse-names" : false, "suffix" : "" } ], "container-title" : "IM : die Fachzeitschrift f\u00fcr Information Management", "id" : "ITEM-1", "issue" : "3", "issued" : { "date-parts" : [ [ "2012" ] ] }, "page" : "50 - 55", "title" : "Produktionsprozesse im Jahr 2030", "type" : "article-journal", "volume" : "27" }, "uris" : [ "http://www.mendeley.com/documents/?uuid=1871ba51-4bf0-4b6f-982b-7b46c5850ab3" ] } ], "mendeley" : { "formattedCitation" : "(Spath et al. 2012)", "plainTextFormattedCitation" : "(Spath et al. 2012)", "previouslyFormattedCitation" : "(Spath et al. 2012)" }, "properties" : { "noteIndex" : 0 }, "schema" : "https://github.com/citation-style-language/schema/raw/master/csl-citation.json" }</w:instrText>
      </w:r>
      <w:r w:rsidR="000B51E2">
        <w:fldChar w:fldCharType="separate"/>
      </w:r>
      <w:r w:rsidR="000B51E2" w:rsidRPr="000B51E2">
        <w:rPr>
          <w:noProof/>
        </w:rPr>
        <w:t>(Spath et al. 2012)</w:t>
      </w:r>
      <w:r w:rsidR="000B51E2">
        <w:fldChar w:fldCharType="end"/>
      </w:r>
      <w:r w:rsidR="006779A6">
        <w:t>.</w:t>
      </w:r>
      <w:r w:rsidR="00B84755" w:rsidRPr="004F6CDE">
        <w:br w:type="page"/>
      </w:r>
    </w:p>
    <w:p w14:paraId="275DD236" w14:textId="6001A686" w:rsidR="00297DC8" w:rsidRDefault="000816A7" w:rsidP="00297DC8">
      <w:pPr>
        <w:pStyle w:val="Heading1"/>
      </w:pPr>
      <w:bookmarkStart w:id="19" w:name="_Toc444348446"/>
      <w:r>
        <w:lastRenderedPageBreak/>
        <w:t>Concept of Integration</w:t>
      </w:r>
      <w:bookmarkEnd w:id="19"/>
    </w:p>
    <w:p w14:paraId="08F7ECC7" w14:textId="249E0CF0" w:rsidR="00F4709C" w:rsidRDefault="00F4709C" w:rsidP="00F4709C">
      <w:pPr>
        <w:pStyle w:val="BasicText"/>
      </w:pPr>
      <w:r>
        <w:t xml:space="preserve">The proposed concept is </w:t>
      </w:r>
      <w:r w:rsidR="0025106F">
        <w:t xml:space="preserve">based on </w:t>
      </w:r>
    </w:p>
    <w:p w14:paraId="4A568B0A" w14:textId="77777777" w:rsidR="00F4709C" w:rsidRPr="00F4709C" w:rsidRDefault="00F4709C" w:rsidP="00F4709C">
      <w:pPr>
        <w:pStyle w:val="BasicText"/>
      </w:pPr>
      <w:r w:rsidRPr="00F4709C">
        <w:t xml:space="preserve">Freely adapted from </w:t>
      </w:r>
      <w:proofErr w:type="spellStart"/>
      <w:r w:rsidRPr="00F4709C">
        <w:t>Schuh</w:t>
      </w:r>
      <w:proofErr w:type="spellEnd"/>
      <w:r w:rsidRPr="00F4709C">
        <w:t xml:space="preserve">, G. 2015. “ProSENSE - </w:t>
      </w:r>
      <w:proofErr w:type="spellStart"/>
      <w:r w:rsidRPr="00F4709C">
        <w:t>Ergebnisbericht</w:t>
      </w:r>
      <w:proofErr w:type="spellEnd"/>
      <w:r w:rsidRPr="00F4709C">
        <w:t xml:space="preserve"> des BMBF-</w:t>
      </w:r>
      <w:proofErr w:type="spellStart"/>
      <w:r w:rsidRPr="00F4709C">
        <w:t>Verbundprojektes</w:t>
      </w:r>
      <w:proofErr w:type="spellEnd"/>
      <w:r w:rsidRPr="00F4709C">
        <w:t xml:space="preserve">,” (Vol. 1), Aachen and </w:t>
      </w:r>
      <w:proofErr w:type="spellStart"/>
      <w:r w:rsidRPr="00F4709C">
        <w:t>Krückhans</w:t>
      </w:r>
      <w:proofErr w:type="spellEnd"/>
      <w:r w:rsidRPr="00F4709C">
        <w:t xml:space="preserve">, B., and Meier, H. 2013. “Industrie 4.0 – </w:t>
      </w:r>
      <w:proofErr w:type="spellStart"/>
      <w:r w:rsidRPr="00F4709C">
        <w:t>Handlungsfelder</w:t>
      </w:r>
      <w:proofErr w:type="spellEnd"/>
      <w:r w:rsidRPr="00F4709C">
        <w:t xml:space="preserve"> der </w:t>
      </w:r>
      <w:proofErr w:type="spellStart"/>
      <w:r w:rsidRPr="00F4709C">
        <w:t>Digitalen</w:t>
      </w:r>
      <w:proofErr w:type="spellEnd"/>
      <w:r w:rsidRPr="00F4709C">
        <w:t xml:space="preserve"> </w:t>
      </w:r>
      <w:proofErr w:type="spellStart"/>
      <w:r w:rsidRPr="00F4709C">
        <w:t>Fabrik</w:t>
      </w:r>
      <w:proofErr w:type="spellEnd"/>
      <w:r w:rsidRPr="00F4709C">
        <w:t xml:space="preserve"> </w:t>
      </w:r>
      <w:proofErr w:type="spellStart"/>
      <w:r w:rsidRPr="00F4709C">
        <w:t>zur</w:t>
      </w:r>
      <w:proofErr w:type="spellEnd"/>
      <w:r w:rsidRPr="00F4709C">
        <w:t xml:space="preserve"> </w:t>
      </w:r>
      <w:proofErr w:type="spellStart"/>
      <w:r w:rsidRPr="00F4709C">
        <w:t>Optimierung</w:t>
      </w:r>
      <w:proofErr w:type="spellEnd"/>
      <w:r w:rsidRPr="00F4709C">
        <w:t xml:space="preserve"> der </w:t>
      </w:r>
      <w:proofErr w:type="spellStart"/>
      <w:r w:rsidRPr="00F4709C">
        <w:t>Ressourceneffizienz</w:t>
      </w:r>
      <w:proofErr w:type="spellEnd"/>
      <w:r w:rsidRPr="00F4709C">
        <w:t xml:space="preserve"> in der </w:t>
      </w:r>
      <w:proofErr w:type="spellStart"/>
      <w:r w:rsidRPr="00F4709C">
        <w:t>Produktion</w:t>
      </w:r>
      <w:proofErr w:type="spellEnd"/>
      <w:r w:rsidRPr="00F4709C">
        <w:t xml:space="preserve"> Stand der </w:t>
      </w:r>
      <w:proofErr w:type="spellStart"/>
      <w:r w:rsidRPr="00F4709C">
        <w:t>Technik</w:t>
      </w:r>
      <w:proofErr w:type="spellEnd"/>
    </w:p>
    <w:p w14:paraId="6F844827" w14:textId="77777777" w:rsidR="00F4709C" w:rsidRPr="00F4709C" w:rsidRDefault="00F4709C" w:rsidP="00F4709C">
      <w:pPr>
        <w:pStyle w:val="BasicText"/>
      </w:pPr>
    </w:p>
    <w:p w14:paraId="431AF0C1" w14:textId="77777777" w:rsidR="00CE5983" w:rsidRDefault="00CE5983" w:rsidP="00CE5983">
      <w:pPr>
        <w:pStyle w:val="BasicText"/>
      </w:pPr>
    </w:p>
    <w:p w14:paraId="7B92EFE1" w14:textId="62DA4647" w:rsidR="00CE5983" w:rsidRDefault="00CE5983" w:rsidP="00CE5983">
      <w:pPr>
        <w:pStyle w:val="BasicText"/>
      </w:pPr>
    </w:p>
    <w:p w14:paraId="3F27881D" w14:textId="77777777" w:rsidR="00CE5983" w:rsidRDefault="00CE5983">
      <w:pPr>
        <w:spacing w:after="200" w:line="276" w:lineRule="auto"/>
        <w:rPr>
          <w:sz w:val="24"/>
        </w:rPr>
      </w:pPr>
      <w:r>
        <w:br w:type="page"/>
      </w:r>
    </w:p>
    <w:p w14:paraId="0DEB8280" w14:textId="77777777" w:rsidR="00E957FE" w:rsidRDefault="00E957FE" w:rsidP="00CE5983">
      <w:pPr>
        <w:pStyle w:val="BasicText"/>
        <w:sectPr w:rsidR="00E957FE" w:rsidSect="00C565B8">
          <w:headerReference w:type="default" r:id="rId15"/>
          <w:pgSz w:w="11906" w:h="16838"/>
          <w:pgMar w:top="1701" w:right="1701" w:bottom="1134" w:left="1701" w:header="708" w:footer="708" w:gutter="0"/>
          <w:pgNumType w:start="1"/>
          <w:cols w:space="708"/>
          <w:docGrid w:linePitch="360"/>
        </w:sectPr>
      </w:pPr>
    </w:p>
    <w:p w14:paraId="145B9AAE" w14:textId="32A1CB54" w:rsidR="00E957FE" w:rsidRDefault="00FB4921">
      <w:pPr>
        <w:spacing w:after="200" w:line="276" w:lineRule="auto"/>
        <w:rPr>
          <w:sz w:val="24"/>
        </w:rPr>
      </w:pPr>
      <w:r>
        <w:rPr>
          <w:noProof/>
        </w:rPr>
        <w:lastRenderedPageBreak/>
        <mc:AlternateContent>
          <mc:Choice Requires="wps">
            <w:drawing>
              <wp:anchor distT="0" distB="0" distL="114300" distR="114300" simplePos="0" relativeHeight="251669504" behindDoc="0" locked="0" layoutInCell="1" allowOverlap="1" wp14:anchorId="0402368D" wp14:editId="5861B5EC">
                <wp:simplePos x="0" y="0"/>
                <wp:positionH relativeFrom="column">
                  <wp:posOffset>490220</wp:posOffset>
                </wp:positionH>
                <wp:positionV relativeFrom="page">
                  <wp:posOffset>6285230</wp:posOffset>
                </wp:positionV>
                <wp:extent cx="8507095" cy="415290"/>
                <wp:effectExtent l="0" t="0" r="1905" b="0"/>
                <wp:wrapTight wrapText="bothSides">
                  <wp:wrapPolygon edited="0">
                    <wp:start x="0" y="0"/>
                    <wp:lineTo x="0" y="19817"/>
                    <wp:lineTo x="21540" y="19817"/>
                    <wp:lineTo x="21540"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8507095" cy="415290"/>
                        </a:xfrm>
                        <a:prstGeom prst="rect">
                          <a:avLst/>
                        </a:prstGeom>
                        <a:solidFill>
                          <a:prstClr val="white"/>
                        </a:solidFill>
                        <a:ln>
                          <a:noFill/>
                        </a:ln>
                        <a:effectLst/>
                      </wps:spPr>
                      <wps:txbx>
                        <w:txbxContent>
                          <w:p w14:paraId="714D0410" w14:textId="69D8813E" w:rsidR="00FB4921" w:rsidRPr="00400F28" w:rsidRDefault="00FB4921" w:rsidP="00FB4921">
                            <w:pPr>
                              <w:pStyle w:val="Caption"/>
                              <w:rPr>
                                <w:sz w:val="20"/>
                                <w:lang w:val="en-GB"/>
                              </w:rPr>
                            </w:pPr>
                            <w:r w:rsidRPr="00400F28">
                              <w:rPr>
                                <w:lang w:val="en-GB"/>
                              </w:rPr>
                              <w:t xml:space="preserve">Figure </w:t>
                            </w:r>
                            <w:r w:rsidRPr="00400F28">
                              <w:rPr>
                                <w:lang w:val="en-GB"/>
                              </w:rPr>
                              <w:fldChar w:fldCharType="begin"/>
                            </w:r>
                            <w:r w:rsidRPr="00400F28">
                              <w:rPr>
                                <w:lang w:val="en-GB"/>
                              </w:rPr>
                              <w:instrText xml:space="preserve"> SEQ Figure \* ARABIC </w:instrText>
                            </w:r>
                            <w:r w:rsidRPr="00400F28">
                              <w:rPr>
                                <w:lang w:val="en-GB"/>
                              </w:rPr>
                              <w:fldChar w:fldCharType="separate"/>
                            </w:r>
                            <w:r w:rsidRPr="00400F28">
                              <w:rPr>
                                <w:noProof/>
                                <w:lang w:val="en-GB"/>
                              </w:rPr>
                              <w:t>4</w:t>
                            </w:r>
                            <w:r w:rsidRPr="00400F28">
                              <w:rPr>
                                <w:lang w:val="en-GB"/>
                              </w:rPr>
                              <w:fldChar w:fldCharType="end"/>
                            </w:r>
                            <w:r w:rsidRPr="00400F28">
                              <w:rPr>
                                <w:lang w:val="en-GB"/>
                              </w:rPr>
                              <w:t xml:space="preserve"> Proposed Concept for Integ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02368D" id="Text_x0020_Box_x0020_22" o:spid="_x0000_s1028" type="#_x0000_t202" style="position:absolute;margin-left:38.6pt;margin-top:494.9pt;width:669.85pt;height:32.7pt;z-index:251669504;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" stroked="f">
                <v:textbox style="mso-fit-shape-to-text:t" inset="0,0,0,0">
                  <w:txbxContent>
                    <w:p w14:paraId="714D0410" w14:textId="69D8813E" w:rsidR="00FB4921" w:rsidRPr="00400F28" w:rsidRDefault="00FB4921" w:rsidP="00FB4921">
                      <w:pPr>
                        <w:pStyle w:val="Caption"/>
                        <w:rPr>
                          <w:sz w:val="20"/>
                          <w:lang w:val="en-GB"/>
                        </w:rPr>
                      </w:pPr>
                      <w:r w:rsidRPr="00400F28">
                        <w:rPr>
                          <w:lang w:val="en-GB"/>
                        </w:rPr>
                        <w:t xml:space="preserve">Figure </w:t>
                      </w:r>
                      <w:r w:rsidRPr="00400F28">
                        <w:rPr>
                          <w:lang w:val="en-GB"/>
                        </w:rPr>
                        <w:fldChar w:fldCharType="begin"/>
                      </w:r>
                      <w:r w:rsidRPr="00400F28">
                        <w:rPr>
                          <w:lang w:val="en-GB"/>
                        </w:rPr>
                        <w:instrText xml:space="preserve"> SEQ Figure \* ARABIC </w:instrText>
                      </w:r>
                      <w:r w:rsidRPr="00400F28">
                        <w:rPr>
                          <w:lang w:val="en-GB"/>
                        </w:rPr>
                        <w:fldChar w:fldCharType="separate"/>
                      </w:r>
                      <w:r w:rsidRPr="00400F28">
                        <w:rPr>
                          <w:noProof/>
                          <w:lang w:val="en-GB"/>
                        </w:rPr>
                        <w:t>4</w:t>
                      </w:r>
                      <w:r w:rsidRPr="00400F28">
                        <w:rPr>
                          <w:lang w:val="en-GB"/>
                        </w:rPr>
                        <w:fldChar w:fldCharType="end"/>
                      </w:r>
                      <w:r w:rsidRPr="00400F28">
                        <w:rPr>
                          <w:lang w:val="en-GB"/>
                        </w:rPr>
                        <w:t xml:space="preserve"> Proposed Concept for Integration</w:t>
                      </w:r>
                    </w:p>
                  </w:txbxContent>
                </v:textbox>
                <w10:wrap type="tight" anchory="page"/>
              </v:shape>
            </w:pict>
          </mc:Fallback>
        </mc:AlternateContent>
      </w:r>
      <w:r w:rsidR="00623BAE" w:rsidRPr="00CE5983">
        <w:drawing>
          <wp:anchor distT="0" distB="0" distL="114300" distR="114300" simplePos="0" relativeHeight="251667456" behindDoc="0" locked="0" layoutInCell="1" allowOverlap="1" wp14:anchorId="6FB8CD90" wp14:editId="513FAC71">
            <wp:simplePos x="0" y="0"/>
            <wp:positionH relativeFrom="column">
              <wp:posOffset>426720</wp:posOffset>
            </wp:positionH>
            <wp:positionV relativeFrom="page">
              <wp:posOffset>690880</wp:posOffset>
            </wp:positionV>
            <wp:extent cx="8507095" cy="5627370"/>
            <wp:effectExtent l="0" t="0" r="1905" b="11430"/>
            <wp:wrapTight wrapText="bothSides">
              <wp:wrapPolygon edited="0">
                <wp:start x="0" y="0"/>
                <wp:lineTo x="0" y="21546"/>
                <wp:lineTo x="21540" y="21546"/>
                <wp:lineTo x="21540"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507095" cy="5627370"/>
                    </a:xfrm>
                    <a:prstGeom prst="rect">
                      <a:avLst/>
                    </a:prstGeom>
                  </pic:spPr>
                </pic:pic>
              </a:graphicData>
            </a:graphic>
            <wp14:sizeRelH relativeFrom="page">
              <wp14:pctWidth>0</wp14:pctWidth>
            </wp14:sizeRelH>
            <wp14:sizeRelV relativeFrom="page">
              <wp14:pctHeight>0</wp14:pctHeight>
            </wp14:sizeRelV>
          </wp:anchor>
        </w:drawing>
      </w:r>
      <w:r w:rsidR="00E957FE">
        <w:br w:type="page"/>
      </w:r>
    </w:p>
    <w:p w14:paraId="0F8766EF" w14:textId="2D700748" w:rsidR="00E957FE" w:rsidRDefault="00E957FE" w:rsidP="00CE5983">
      <w:pPr>
        <w:pStyle w:val="BasicText"/>
        <w:sectPr w:rsidR="00E957FE" w:rsidSect="00842CCD">
          <w:pgSz w:w="16838" w:h="11906" w:orient="landscape"/>
          <w:pgMar w:top="1701" w:right="1701" w:bottom="1701" w:left="1134" w:header="708" w:footer="708" w:gutter="0"/>
          <w:cols w:space="708"/>
          <w:docGrid w:linePitch="360"/>
        </w:sectPr>
      </w:pPr>
    </w:p>
    <w:p w14:paraId="6A46A394" w14:textId="74218D6A" w:rsidR="00353778" w:rsidRPr="004F6CDE" w:rsidRDefault="003507F9" w:rsidP="003507F9">
      <w:pPr>
        <w:pStyle w:val="Heading1"/>
      </w:pPr>
      <w:bookmarkStart w:id="20" w:name="_Toc444348447"/>
      <w:r>
        <w:lastRenderedPageBreak/>
        <w:t>Conclusion</w:t>
      </w:r>
      <w:bookmarkEnd w:id="20"/>
    </w:p>
    <w:p w14:paraId="560D9B9A" w14:textId="1CFEC18D" w:rsidR="005B49DE" w:rsidRDefault="005B49DE">
      <w:pPr>
        <w:spacing w:after="200" w:line="276" w:lineRule="auto"/>
        <w:rPr>
          <w:sz w:val="24"/>
        </w:rPr>
      </w:pPr>
      <w:r>
        <w:br w:type="page"/>
      </w:r>
    </w:p>
    <w:p w14:paraId="53C5A5AA" w14:textId="77777777" w:rsidR="00B07CC5" w:rsidRPr="004F6CDE" w:rsidRDefault="00705EB3" w:rsidP="00644ECF">
      <w:pPr>
        <w:pStyle w:val="Heading1"/>
        <w:numPr>
          <w:ilvl w:val="0"/>
          <w:numId w:val="0"/>
        </w:numPr>
      </w:pPr>
      <w:bookmarkStart w:id="21" w:name="_Toc444348448"/>
      <w:r w:rsidRPr="004F6CDE">
        <w:lastRenderedPageBreak/>
        <w:t>References</w:t>
      </w:r>
      <w:bookmarkEnd w:id="21"/>
    </w:p>
    <w:p w14:paraId="06510D9F" w14:textId="44D37486" w:rsidR="000E533C" w:rsidRPr="000E533C" w:rsidRDefault="00FF13C1" w:rsidP="000E533C">
      <w:pPr>
        <w:widowControl w:val="0"/>
        <w:autoSpaceDE w:val="0"/>
        <w:autoSpaceDN w:val="0"/>
        <w:adjustRightInd w:val="0"/>
        <w:spacing w:after="240" w:line="240" w:lineRule="atLeast"/>
        <w:ind w:left="480" w:hanging="480"/>
        <w:rPr>
          <w:noProof/>
          <w:sz w:val="24"/>
        </w:rPr>
      </w:pPr>
      <w:r w:rsidRPr="004F6CDE">
        <w:fldChar w:fldCharType="begin" w:fldLock="1"/>
      </w:r>
      <w:r w:rsidRPr="004F6CDE">
        <w:instrText xml:space="preserve">ADDIN Mendeley Bibliography CSL_BIBLIOGRAPHY </w:instrText>
      </w:r>
      <w:r w:rsidRPr="004F6CDE">
        <w:fldChar w:fldCharType="separate"/>
      </w:r>
      <w:r w:rsidR="000E533C" w:rsidRPr="000E533C">
        <w:rPr>
          <w:noProof/>
          <w:sz w:val="24"/>
        </w:rPr>
        <w:t xml:space="preserve">Bauernhansl, T. 2014. “Die Vierte Industrielle Revolution – Der Weg in ein wertschaffendes Produktionsparadigma,” in </w:t>
      </w:r>
      <w:r w:rsidR="000E533C" w:rsidRPr="000E533C">
        <w:rPr>
          <w:i/>
          <w:iCs/>
          <w:noProof/>
          <w:sz w:val="24"/>
        </w:rPr>
        <w:t>Industrie 4.0 in Produktion, Automatisierung und Logistik SE  - 1</w:t>
      </w:r>
      <w:r w:rsidR="000E533C" w:rsidRPr="000E533C">
        <w:rPr>
          <w:noProof/>
          <w:sz w:val="24"/>
        </w:rPr>
        <w:t>T. Bauernhansl, M. ten Hompel, and B. Vogel-Heuser (eds.), Springer Fachmedien Wiesbaden, pp. 5–35 (doi: 10.1007/978-3-658-04682-8_1).</w:t>
      </w:r>
    </w:p>
    <w:p w14:paraId="6E844D59"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Bracht, U. 2002. “Ansätze und Methoden der Digitalen Fabrik,” </w:t>
      </w:r>
      <w:r w:rsidRPr="000E533C">
        <w:rPr>
          <w:i/>
          <w:iCs/>
          <w:noProof/>
          <w:sz w:val="24"/>
        </w:rPr>
        <w:t>Simulation und Visualisierung</w:t>
      </w:r>
      <w:r w:rsidRPr="000E533C">
        <w:rPr>
          <w:noProof/>
          <w:sz w:val="24"/>
        </w:rPr>
        <w:t xml:space="preserve"> (28), pp. 1–12 (available at http://www.imab.tu-clausthal.de/fileadmin/homes/mf_imab/dateien/veroeffentlichungen/93.pdf).</w:t>
      </w:r>
    </w:p>
    <w:p w14:paraId="64983F33"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Brettel, M., Friederichsen, N., Keller, M., and Rosenberg, M. 2014. “How Virtualization , Decentralization and Network Building Change the Manufacturing Landscape: An Industry 4.0 Perspective,” </w:t>
      </w:r>
      <w:r w:rsidRPr="000E533C">
        <w:rPr>
          <w:i/>
          <w:iCs/>
          <w:noProof/>
          <w:sz w:val="24"/>
        </w:rPr>
        <w:t>International Journal of Mechanical, Aerospace, Industrial and Mechatronics Engineering</w:t>
      </w:r>
      <w:r w:rsidRPr="000E533C">
        <w:rPr>
          <w:noProof/>
          <w:sz w:val="24"/>
        </w:rPr>
        <w:t xml:space="preserve"> (8:1), pp. 37–44.</w:t>
      </w:r>
    </w:p>
    <w:p w14:paraId="3FBD68B6"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Bundesministerium für Bildung und Forschung (BMBF). 2015. “Industrie 4.0. Innovationen für die Produktion von morgen,” (2), p. 161 (available at http://www.bmbf.de/pub/Industrie_4.0.pdf).</w:t>
      </w:r>
    </w:p>
    <w:p w14:paraId="6066D825"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Bundesministerium für Wirtschaft und Energie (BMWi). 2014. </w:t>
      </w:r>
      <w:r w:rsidRPr="000E533C">
        <w:rPr>
          <w:i/>
          <w:iCs/>
          <w:noProof/>
          <w:sz w:val="24"/>
        </w:rPr>
        <w:t>Zukunft der Arbeit in Industrie 4.0</w:t>
      </w:r>
      <w:r w:rsidRPr="000E533C">
        <w:rPr>
          <w:noProof/>
          <w:sz w:val="24"/>
        </w:rPr>
        <w:t xml:space="preserve"> </w:t>
      </w:r>
      <w:r w:rsidRPr="000E533C">
        <w:rPr>
          <w:i/>
          <w:iCs/>
          <w:noProof/>
          <w:sz w:val="24"/>
        </w:rPr>
        <w:t>Zukunft der Arbeit in Industrie 4.0</w:t>
      </w:r>
      <w:r w:rsidRPr="000E533C">
        <w:rPr>
          <w:noProof/>
          <w:sz w:val="24"/>
        </w:rPr>
        <w:t>, Wiesbaden: VS Verlag für Sozialwissenschaften (doi: 10.1007/978-3-663-09847-8_5).</w:t>
      </w:r>
    </w:p>
    <w:p w14:paraId="647EEEF6"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Claus, T., Herrmann, F., and Manitz, M. 2015. “Knappe Kapazitäten und Unsicherheit — Analytische Ansätze und Simulation in der Produktionsplanung und -steuerung,” in </w:t>
      </w:r>
      <w:r w:rsidRPr="000E533C">
        <w:rPr>
          <w:i/>
          <w:iCs/>
          <w:noProof/>
          <w:sz w:val="24"/>
        </w:rPr>
        <w:t>Produktionsplanung und –steuerung SE  - 1</w:t>
      </w:r>
      <w:r w:rsidRPr="000E533C">
        <w:rPr>
          <w:noProof/>
          <w:sz w:val="24"/>
        </w:rPr>
        <w:t>T. Claus, F. Herrmann, and M. Manitz (eds.), Springer Berlin Heidelberg, pp. 3–6 (doi: 10.1007/978-3-662-43542-7_1).</w:t>
      </w:r>
    </w:p>
    <w:p w14:paraId="74A2464E"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Fay, A., Drumm, O., Eckart, R., Gutermuth, G., Krumsiek, D., Löwen, U., Schertl, A., Schindler, T., and Schröck, S. 2014. “Anforderungen an Leitsysteme durch Industrie 4.0,” in </w:t>
      </w:r>
      <w:r w:rsidRPr="000E533C">
        <w:rPr>
          <w:i/>
          <w:iCs/>
          <w:noProof/>
          <w:sz w:val="24"/>
        </w:rPr>
        <w:t>Durchgängiges Engineering von Leitsystemen</w:t>
      </w:r>
      <w:r w:rsidRPr="000E533C">
        <w:rPr>
          <w:noProof/>
          <w:sz w:val="24"/>
        </w:rPr>
        <w:t>.</w:t>
      </w:r>
    </w:p>
    <w:p w14:paraId="1070109B"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Frank, U., Giese, H., Klein, F., Oberschelp, O., Schmidt, A., Schulz, B., V\"ocking, H., Witting, K., and Gausemeier, J. 2004. “Selbstoptimierende Systeme des Maschinenbaus-Definitionen und Konzepte,” </w:t>
      </w:r>
      <w:r w:rsidRPr="000E533C">
        <w:rPr>
          <w:i/>
          <w:iCs/>
          <w:noProof/>
          <w:sz w:val="24"/>
        </w:rPr>
        <w:t>Paderborn: HNI Verlagsschriftenreihe</w:t>
      </w:r>
      <w:r w:rsidRPr="000E533C">
        <w:rPr>
          <w:noProof/>
          <w:sz w:val="24"/>
        </w:rPr>
        <w:t>.</w:t>
      </w:r>
    </w:p>
    <w:p w14:paraId="3639BDEF"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Gorecky, D., Schmitt, M., and Loskyll, M. 2014. “Mensch Maschine-Interaktion im Industrie 4.0 Zeitalter,” in </w:t>
      </w:r>
      <w:r w:rsidRPr="000E533C">
        <w:rPr>
          <w:i/>
          <w:iCs/>
          <w:noProof/>
          <w:sz w:val="24"/>
        </w:rPr>
        <w:t>Industrie 4.0 in Produktion, Automatisierung und Logistik</w:t>
      </w:r>
      <w:r w:rsidRPr="000E533C">
        <w:rPr>
          <w:noProof/>
          <w:sz w:val="24"/>
        </w:rPr>
        <w:t>, pp. 525–542.</w:t>
      </w:r>
    </w:p>
    <w:p w14:paraId="6038596E"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Harjes, F., and Scholz-Reiter, B. 2013. </w:t>
      </w:r>
      <w:r w:rsidRPr="000E533C">
        <w:rPr>
          <w:i/>
          <w:iCs/>
          <w:noProof/>
          <w:sz w:val="24"/>
        </w:rPr>
        <w:t>Selbststeuernde Logistik im Umlaufmanagement von Verleihartikeln</w:t>
      </w:r>
      <w:r w:rsidRPr="000E533C">
        <w:rPr>
          <w:noProof/>
          <w:sz w:val="24"/>
        </w:rPr>
        <w:t xml:space="preserve"> </w:t>
      </w:r>
      <w:r w:rsidRPr="000E533C">
        <w:rPr>
          <w:i/>
          <w:iCs/>
          <w:noProof/>
          <w:sz w:val="24"/>
        </w:rPr>
        <w:t>Simulation in der Produktion und Logistik - Entscheidungsunterstützung von der Planung bis zur Steuerung</w:t>
      </w:r>
      <w:r w:rsidRPr="000E533C">
        <w:rPr>
          <w:noProof/>
          <w:sz w:val="24"/>
        </w:rPr>
        <w:t>.</w:t>
      </w:r>
    </w:p>
    <w:p w14:paraId="6CCBC878"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Hirsch-Kreinsen, H., and Weyer, J. 2014. “Wandel von Produktionsarbeit–„Industrie 4.0 “,” </w:t>
      </w:r>
      <w:r w:rsidRPr="000E533C">
        <w:rPr>
          <w:i/>
          <w:iCs/>
          <w:noProof/>
          <w:sz w:val="24"/>
        </w:rPr>
        <w:t>Soziologisches Arbeitspapier</w:t>
      </w:r>
      <w:r w:rsidRPr="000E533C">
        <w:rPr>
          <w:noProof/>
          <w:sz w:val="24"/>
        </w:rPr>
        <w:t xml:space="preserve"> (38).</w:t>
      </w:r>
    </w:p>
    <w:p w14:paraId="60D698EE"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lastRenderedPageBreak/>
        <w:t xml:space="preserve">Kuhn, A., and Hellingrath, B. 2002. </w:t>
      </w:r>
      <w:r w:rsidRPr="000E533C">
        <w:rPr>
          <w:i/>
          <w:iCs/>
          <w:noProof/>
          <w:sz w:val="24"/>
        </w:rPr>
        <w:t>Supply Chain Management: Optimierte Zusammenarbeit in der Wertschöpfungskette</w:t>
      </w:r>
      <w:r w:rsidRPr="000E533C">
        <w:rPr>
          <w:noProof/>
          <w:sz w:val="24"/>
        </w:rPr>
        <w:t>, Berlin, Heidelberg: Springer Berlin Heidelberg (doi: 10.1007/978-3-662-10141-4).</w:t>
      </w:r>
    </w:p>
    <w:p w14:paraId="23B5CDAF"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Kuprat, T., Mayer, J., and Nyhuis, P. 2015. “Aufgaben der Produktionsplanung im Kontext von Industrie 4.0,” </w:t>
      </w:r>
      <w:r w:rsidRPr="000E533C">
        <w:rPr>
          <w:i/>
          <w:iCs/>
          <w:noProof/>
          <w:sz w:val="24"/>
        </w:rPr>
        <w:t>Industrie Management</w:t>
      </w:r>
      <w:r w:rsidRPr="000E533C">
        <w:rPr>
          <w:noProof/>
          <w:sz w:val="24"/>
        </w:rPr>
        <w:t xml:space="preserve"> (31:2), pp. 11–14.</w:t>
      </w:r>
    </w:p>
    <w:p w14:paraId="10A089A5"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Lachenmaier, J., Lasi, H., and Kemper, H.-G. 2015. “Entwicklung und Evaluation eines Informationsversorgungskonzepts für die Prozess- und Produktionsplanung im Kontext von Industrie 4.0,” </w:t>
      </w:r>
      <w:r w:rsidRPr="000E533C">
        <w:rPr>
          <w:i/>
          <w:iCs/>
          <w:noProof/>
          <w:sz w:val="24"/>
        </w:rPr>
        <w:t>Internationale Tagung Wirtschaftsinformatik</w:t>
      </w:r>
      <w:r w:rsidRPr="000E533C">
        <w:rPr>
          <w:noProof/>
          <w:sz w:val="24"/>
        </w:rPr>
        <w:t>, pp. 1–15.</w:t>
      </w:r>
    </w:p>
    <w:p w14:paraId="79CD34F6"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Löffel, M. 2015. </w:t>
      </w:r>
      <w:r w:rsidRPr="000E533C">
        <w:rPr>
          <w:i/>
          <w:iCs/>
          <w:noProof/>
          <w:sz w:val="24"/>
        </w:rPr>
        <w:t>Zeitungswebsites</w:t>
      </w:r>
      <w:r w:rsidRPr="000E533C">
        <w:rPr>
          <w:noProof/>
          <w:sz w:val="24"/>
        </w:rPr>
        <w:t xml:space="preserve"> (Vol. 53), Wiesbaden: Springer Fachmedien Wiesbaden (doi: 10.1007/978-3-658-10369-9).</w:t>
      </w:r>
    </w:p>
    <w:p w14:paraId="5075C025"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Lüder, A. 2014. “Integration des Menschen in Szenarien der Industrie 4.0,” in </w:t>
      </w:r>
      <w:r w:rsidRPr="000E533C">
        <w:rPr>
          <w:i/>
          <w:iCs/>
          <w:noProof/>
          <w:sz w:val="24"/>
        </w:rPr>
        <w:t>Industrie 4.0 in Produktion, Automatisierung und Logistik SE  - 24</w:t>
      </w:r>
      <w:r w:rsidRPr="000E533C">
        <w:rPr>
          <w:noProof/>
          <w:sz w:val="24"/>
        </w:rPr>
        <w:t>T. Bauernhansl, M. ten Hompel, and B. Vogel-Heuser (eds.), Springer Fachmedien Wiesbaden, pp. 493–507 (doi: 10.1007/978-3-658-04682-8_24).</w:t>
      </w:r>
    </w:p>
    <w:p w14:paraId="5059322B"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Monostori, L., Kumara, S. R. T., and Váncza, J. 2006. “Agent-Based Systems for Manufacturing,” </w:t>
      </w:r>
      <w:r w:rsidRPr="000E533C">
        <w:rPr>
          <w:i/>
          <w:iCs/>
          <w:noProof/>
          <w:sz w:val="24"/>
        </w:rPr>
        <w:t>CIRP Annals - Manufacturing Technology</w:t>
      </w:r>
      <w:r w:rsidRPr="000E533C">
        <w:rPr>
          <w:noProof/>
          <w:sz w:val="24"/>
        </w:rPr>
        <w:t xml:space="preserve"> (55:2), pp. 697–720 (doi: 10.1016/j.cirp.2006.10.004).</w:t>
      </w:r>
    </w:p>
    <w:p w14:paraId="08E67696"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Russwurm, S. 2014. “Industrie 4.0 - von der Vision zur Wirklichkeit.,”</w:t>
      </w:r>
    </w:p>
    <w:p w14:paraId="0C601F9A"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Saharidis, G., Dallery, Y., and Karaesmen, F. 2005. “Centralized versus decentralized production planning,” pp. 1–14.</w:t>
      </w:r>
    </w:p>
    <w:p w14:paraId="5EA918E1"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chlick, J., Stephan, P., Loskyll, M., and Lappe, D. 2014. “Industrie 4.0 in der praktischen Anwendung,” in </w:t>
      </w:r>
      <w:r w:rsidRPr="000E533C">
        <w:rPr>
          <w:i/>
          <w:iCs/>
          <w:noProof/>
          <w:sz w:val="24"/>
        </w:rPr>
        <w:t>Industrie 4.0 in Produktion, Automatisierung und Logistik SE  - 3</w:t>
      </w:r>
      <w:r w:rsidRPr="000E533C">
        <w:rPr>
          <w:noProof/>
          <w:sz w:val="24"/>
        </w:rPr>
        <w:t>T. Bauernhansl, M. ten Hompel, and B. Vogel-Heuser (eds.), Springer Fachmedien Wiesbaden, pp. 57–84 (doi: 10.1007/978-3-658-04682-8_3).</w:t>
      </w:r>
    </w:p>
    <w:p w14:paraId="182C69F3"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Schuh, G. 2015. “ProSENSE - Ergebnisbericht des BMBF-Verbundprojektes,” (Vol. 1), Aachen.</w:t>
      </w:r>
    </w:p>
    <w:p w14:paraId="7AE94C91"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chuh, G., and Gierth, A. 2006. “Grundlagen der Produktionsplanung und -steuerung,” </w:t>
      </w:r>
      <w:r w:rsidRPr="000E533C">
        <w:rPr>
          <w:i/>
          <w:iCs/>
          <w:noProof/>
          <w:sz w:val="24"/>
        </w:rPr>
        <w:t>Produktionsplanung und -steuerung - Grundlagen, Gestaltung und Konzepte</w:t>
      </w:r>
      <w:r w:rsidRPr="000E533C">
        <w:rPr>
          <w:noProof/>
          <w:sz w:val="24"/>
        </w:rPr>
        <w:t>, pp. 11–27 (doi: 10.1007/3-540-33855-1).</w:t>
      </w:r>
    </w:p>
    <w:p w14:paraId="632B46D7"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chuh, G., and Lassen, S. 2006. “Funktionen,” in </w:t>
      </w:r>
      <w:r w:rsidRPr="000E533C">
        <w:rPr>
          <w:i/>
          <w:iCs/>
          <w:noProof/>
          <w:sz w:val="24"/>
        </w:rPr>
        <w:t>Produktionsplanung und -steuerung - Grundlagen, Gestaltung und Konzepte</w:t>
      </w:r>
      <w:r w:rsidRPr="000E533C">
        <w:rPr>
          <w:noProof/>
          <w:sz w:val="24"/>
        </w:rPr>
        <w:t>, pp. 195–292.</w:t>
      </w:r>
    </w:p>
    <w:p w14:paraId="0E49A32A"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chuh, G., and Roesgen, R. 2006. “Aufgaben,” in </w:t>
      </w:r>
      <w:r w:rsidRPr="000E533C">
        <w:rPr>
          <w:i/>
          <w:iCs/>
          <w:noProof/>
          <w:sz w:val="24"/>
        </w:rPr>
        <w:t>Produktionsplanung und -steuerung - Grundlagen, Gestaltung und Konzepte</w:t>
      </w:r>
      <w:r w:rsidRPr="000E533C">
        <w:rPr>
          <w:noProof/>
          <w:sz w:val="24"/>
        </w:rPr>
        <w:t>G. Schuh (ed.), Berlin, Heidelberg: Springer Berlin Heidelberg, pp. 28–80 (doi: 10.1007/3-540-33855-1).</w:t>
      </w:r>
    </w:p>
    <w:p w14:paraId="3A053BCE"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oder, J. 2014. “Use Case Production: Von CIM über Lean Production zu Industrie 4.0,” in </w:t>
      </w:r>
      <w:r w:rsidRPr="000E533C">
        <w:rPr>
          <w:i/>
          <w:iCs/>
          <w:noProof/>
          <w:sz w:val="24"/>
        </w:rPr>
        <w:t>Industrie 4.0 in Produktion, Automatisierung und Logistik SE  - 4</w:t>
      </w:r>
      <w:r w:rsidRPr="000E533C">
        <w:rPr>
          <w:noProof/>
          <w:sz w:val="24"/>
        </w:rPr>
        <w:t>T. Bauernhansl, M. ten Hompel, and B. Vogel-Heuser (eds.), Springer Fachmedien Wiesbaden, pp. 85–102 (doi: 10.1007/978-3-658-04682-8_4).</w:t>
      </w:r>
    </w:p>
    <w:p w14:paraId="75D4147E"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lastRenderedPageBreak/>
        <w:t>Spath, D., Gerlach, S., Hämmerle, M., Krause, T., and Schlund, S. 2013. “Industrie 4.0 – Produktionsarbeit der Zukunft,” (Vol. 1) (doi: 10.1007/978-3-658-04682-8).</w:t>
      </w:r>
    </w:p>
    <w:p w14:paraId="64230AA0"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path, D., Schlund, S., Gerlach, S., Hämmerle, M., and Krause, T. 2012. “Produktionsprozesse im Jahr 2030,” </w:t>
      </w:r>
      <w:r w:rsidRPr="000E533C">
        <w:rPr>
          <w:i/>
          <w:iCs/>
          <w:noProof/>
          <w:sz w:val="24"/>
        </w:rPr>
        <w:t>IM : die Fachzeitschrift für Information Management</w:t>
      </w:r>
      <w:r w:rsidRPr="000E533C">
        <w:rPr>
          <w:noProof/>
          <w:sz w:val="24"/>
        </w:rPr>
        <w:t xml:space="preserve"> (27:3), pp. 50 – 55 (available at http://publica.fraunhofer.de/documents/N-225025.html).</w:t>
      </w:r>
    </w:p>
    <w:p w14:paraId="2F5B88D9"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Stark, R., Kim, M., Damerau, T., Neumeyer, S., and Vorsatz, T. 2015. “Notwendige Voraussetzungen für die Realisierung von Industrie 4.0,” </w:t>
      </w:r>
      <w:r w:rsidRPr="000E533C">
        <w:rPr>
          <w:i/>
          <w:iCs/>
          <w:noProof/>
          <w:sz w:val="24"/>
        </w:rPr>
        <w:t>Ein Beitrag aus der Sicht der Industriellen Informationstechnik</w:t>
      </w:r>
      <w:r w:rsidRPr="000E533C">
        <w:rPr>
          <w:noProof/>
          <w:sz w:val="24"/>
        </w:rPr>
        <w:t xml:space="preserve"> (03), pp. 134–141 (available at https://www.wiso-net.de/document/ZWF__3A161FB71B71A3A126BEDC5C55A3BF27).</w:t>
      </w:r>
    </w:p>
    <w:p w14:paraId="659DB5CF"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Tran, H., Zdun, U., Holmes, T., Oberortner, E., Mulo, E., and Dustdar, S. 2012. “Compliance in service-oriented architectures: A model-driven and view-based approach,” </w:t>
      </w:r>
      <w:r w:rsidRPr="000E533C">
        <w:rPr>
          <w:i/>
          <w:iCs/>
          <w:noProof/>
          <w:sz w:val="24"/>
        </w:rPr>
        <w:t>Information and Software Technology</w:t>
      </w:r>
      <w:r w:rsidRPr="000E533C">
        <w:rPr>
          <w:noProof/>
          <w:sz w:val="24"/>
        </w:rPr>
        <w:t xml:space="preserve"> (54:6), Elsevier B.V., pp. 531–552 (doi: 10.1016/j.infsof.2012.01.001).</w:t>
      </w:r>
    </w:p>
    <w:p w14:paraId="6E54C341" w14:textId="77777777" w:rsidR="000E533C" w:rsidRPr="000E533C" w:rsidRDefault="000E533C" w:rsidP="000E533C">
      <w:pPr>
        <w:widowControl w:val="0"/>
        <w:autoSpaceDE w:val="0"/>
        <w:autoSpaceDN w:val="0"/>
        <w:adjustRightInd w:val="0"/>
        <w:spacing w:after="240" w:line="240" w:lineRule="atLeast"/>
        <w:ind w:left="480" w:hanging="480"/>
        <w:rPr>
          <w:noProof/>
          <w:sz w:val="24"/>
        </w:rPr>
      </w:pPr>
      <w:r w:rsidRPr="000E533C">
        <w:rPr>
          <w:noProof/>
          <w:sz w:val="24"/>
        </w:rPr>
        <w:t xml:space="preserve">Weyrich, M., Diedrich, C., Fay, A., Wollschlaeger, M., Kowalewski, S., Göhner, P., and Vogel-Heuser, B. 2014. “Industrie 4.0 am Beispiel einer Verbundanlage,” </w:t>
      </w:r>
      <w:r w:rsidRPr="000E533C">
        <w:rPr>
          <w:i/>
          <w:iCs/>
          <w:noProof/>
          <w:sz w:val="24"/>
        </w:rPr>
        <w:t>atp edition - Automatisierungstechnische Praxis</w:t>
      </w:r>
      <w:r w:rsidRPr="000E533C">
        <w:rPr>
          <w:noProof/>
          <w:sz w:val="24"/>
        </w:rPr>
        <w:t xml:space="preserve"> (56:07-08), p. 52 (doi: 10.17560/atp.v56i07-08.301).</w:t>
      </w:r>
    </w:p>
    <w:p w14:paraId="7E00C0C1" w14:textId="49A7FAD5" w:rsidR="00FF13C1" w:rsidRPr="004F6CDE" w:rsidRDefault="00FF13C1" w:rsidP="000E533C">
      <w:pPr>
        <w:widowControl w:val="0"/>
        <w:autoSpaceDE w:val="0"/>
        <w:autoSpaceDN w:val="0"/>
        <w:adjustRightInd w:val="0"/>
        <w:spacing w:after="240" w:line="240" w:lineRule="atLeast"/>
        <w:ind w:left="480" w:hanging="480"/>
      </w:pPr>
      <w:r w:rsidRPr="004F6CDE">
        <w:fldChar w:fldCharType="end"/>
      </w:r>
    </w:p>
    <w:p w14:paraId="562C70A5" w14:textId="77777777" w:rsidR="00536F21" w:rsidRDefault="00536F21">
      <w:pPr>
        <w:spacing w:after="200" w:line="276" w:lineRule="auto"/>
        <w:rPr>
          <w:b/>
          <w:kern w:val="28"/>
          <w:sz w:val="28"/>
        </w:rPr>
      </w:pPr>
      <w:r>
        <w:br w:type="page"/>
      </w:r>
    </w:p>
    <w:p w14:paraId="47978DAE" w14:textId="308E179B" w:rsidR="00B07CC5" w:rsidRPr="004F6CDE" w:rsidRDefault="00EF35B9" w:rsidP="00644ECF">
      <w:pPr>
        <w:pStyle w:val="BasicTextHeading1look-alike"/>
        <w:numPr>
          <w:ilvl w:val="0"/>
          <w:numId w:val="0"/>
        </w:numPr>
      </w:pPr>
      <w:r w:rsidRPr="004F6CDE">
        <w:lastRenderedPageBreak/>
        <w:t>Declaration of Authorship</w:t>
      </w:r>
    </w:p>
    <w:p w14:paraId="1C232527" w14:textId="41FF93CC" w:rsidR="00B07CC5" w:rsidRPr="004F6CDE" w:rsidRDefault="005431FF" w:rsidP="00D14DBB">
      <w:pPr>
        <w:pStyle w:val="BasicText"/>
      </w:pPr>
      <w:r w:rsidRPr="004F6CDE">
        <w:t xml:space="preserve">I hereby declare that, to the best of my knowledge and belief, this </w:t>
      </w:r>
      <w:r w:rsidR="00E175D1" w:rsidRPr="004F6CDE">
        <w:t xml:space="preserve">Seminar </w:t>
      </w:r>
      <w:r w:rsidRPr="004F6CDE">
        <w:t>Thesis is my own work. I confirm that each significant contribution to and quotation in this thesis that originates from the work or works of others is indicated by proper use of citation and references.</w:t>
      </w:r>
    </w:p>
    <w:p w14:paraId="0B5513F3" w14:textId="77777777" w:rsidR="00B07CC5" w:rsidRPr="004F6CDE" w:rsidRDefault="00B07CC5" w:rsidP="00B07CC5">
      <w:pPr>
        <w:pStyle w:val="BasicText"/>
      </w:pPr>
      <w:r w:rsidRPr="004F6CDE">
        <w:t xml:space="preserve">Münster, </w:t>
      </w:r>
      <w:r w:rsidR="006560B1" w:rsidRPr="004F6CDE">
        <w:fldChar w:fldCharType="begin"/>
      </w:r>
      <w:r w:rsidR="005431FF" w:rsidRPr="004F6CDE">
        <w:instrText xml:space="preserve"> TIME  \@ "dd MMMM yyyy" </w:instrText>
      </w:r>
      <w:r w:rsidR="006560B1" w:rsidRPr="004F6CDE">
        <w:fldChar w:fldCharType="separate"/>
      </w:r>
      <w:r w:rsidR="00570A3F">
        <w:rPr>
          <w:noProof/>
        </w:rPr>
        <w:t>27 February 2016</w:t>
      </w:r>
      <w:r w:rsidR="006560B1" w:rsidRPr="004F6CDE">
        <w:fldChar w:fldCharType="end"/>
      </w:r>
    </w:p>
    <w:p w14:paraId="59EB0F64" w14:textId="0BE595A2" w:rsidR="00A64789" w:rsidRDefault="0027344D" w:rsidP="00B07CC5">
      <w:pPr>
        <w:pStyle w:val="BasicText"/>
      </w:pPr>
      <w:r w:rsidRPr="004F6CDE">
        <w:rPr>
          <w:noProof/>
          <w:lang w:val="en-US" w:eastAsia="en-US"/>
        </w:rPr>
        <w:drawing>
          <wp:inline distT="0" distB="0" distL="0" distR="0" wp14:anchorId="4E9B0E3D" wp14:editId="03FDB178">
            <wp:extent cx="1330793" cy="443864"/>
            <wp:effectExtent l="0" t="0" r="0" b="0"/>
            <wp:docPr id="6" name="Picture 6" descr="../../../Dokumente/Person/signa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kumente/Person/signatu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3424" cy="448077"/>
                    </a:xfrm>
                    <a:prstGeom prst="rect">
                      <a:avLst/>
                    </a:prstGeom>
                    <a:noFill/>
                    <a:ln>
                      <a:noFill/>
                    </a:ln>
                  </pic:spPr>
                </pic:pic>
              </a:graphicData>
            </a:graphic>
          </wp:inline>
        </w:drawing>
      </w:r>
    </w:p>
    <w:p w14:paraId="01AA20A7" w14:textId="77777777" w:rsidR="00A64789" w:rsidRDefault="00A64789">
      <w:pPr>
        <w:spacing w:after="200" w:line="276" w:lineRule="auto"/>
        <w:rPr>
          <w:sz w:val="24"/>
        </w:rPr>
      </w:pPr>
      <w:r>
        <w:br w:type="page"/>
      </w:r>
    </w:p>
    <w:p w14:paraId="3A09D18F" w14:textId="77777777" w:rsidR="00A64789" w:rsidRPr="005624F5" w:rsidRDefault="00A64789" w:rsidP="00A64789">
      <w:pPr>
        <w:pStyle w:val="Subheading1"/>
      </w:pPr>
      <w:r>
        <w:lastRenderedPageBreak/>
        <w:t>Connection to Process Planning</w:t>
      </w:r>
    </w:p>
    <w:p w14:paraId="25B9334B" w14:textId="77777777" w:rsidR="00A64789" w:rsidRPr="004F6CDE" w:rsidRDefault="00A64789" w:rsidP="00A64789">
      <w:pPr>
        <w:pStyle w:val="BasicText"/>
      </w:pPr>
      <w:r w:rsidRPr="004F6CDE">
        <w:t xml:space="preserve">The term “Process and production planning” comprises planning activities realized at the interface between product development and the actual production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 The Product Development step creates a digital product model of a prototype including the Bill of Material (BOM) which features all required components to manufacture the product. As soon as a defined stage of development has reached Process P</w:t>
      </w:r>
      <w:r>
        <w:t xml:space="preserve">lanning </w:t>
      </w:r>
      <w:r w:rsidRPr="004F6CDE">
        <w:t xml:space="preserve">delivers a plan containing all steps necessary to realize the digital product model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plainTextFormattedCitation" : "(Lachenmaier et al. 2015, p. 5)", "previouslyFormattedCitation" : "(Lachenmaier et al. 2015, p. 5)" }, "properties" : { "noteIndex" : 0 }, "schema" : "https://github.com/citation-style-language/schema/raw/master/csl-citation.json" }</w:instrText>
      </w:r>
      <w:r w:rsidRPr="004F6CDE">
        <w:fldChar w:fldCharType="separate"/>
      </w:r>
      <w:r w:rsidRPr="004F6CDE">
        <w:rPr>
          <w:noProof/>
        </w:rPr>
        <w:t>(Lachenmaier et al. 2015, p. 5)</w:t>
      </w:r>
      <w:r w:rsidRPr="004F6CDE">
        <w:fldChar w:fldCharType="end"/>
      </w:r>
      <w:r w:rsidRPr="004F6CDE">
        <w:t xml:space="preserve">. For creation of the process plan means of simulation are embodied to identify process steps, which are not possible on the shop floor due to physical restrictions </w:t>
      </w:r>
      <w:r w:rsidRPr="004F6CDE">
        <w:fldChar w:fldCharType="begin" w:fldLock="1"/>
      </w:r>
      <w:r w:rsidRPr="004F6CDE">
        <w:instrText>ADDIN CSL_CITATION { "citationItems" : [ { "id" : "ITEM-1", "itemData" : { "author" : [ { "dropping-particle" : "", "family" : "Bracht", "given" : "Uwe", "non-dropping-particle" : "", "parse-names" : false, "suffix" : "" } ], "container-title" : "Simulation und Visualisierung", "id" : "ITEM-1", "issued" : { "date-parts" : [ [ "2002" ] ] }, "page" : "1-12", "title" : "Ans\u00e4tze und Methoden der Digitalen Fabrik", "type" : "article-journal", "volume" : "28" }, "locator" : "9", "uris" : [ "http://www.mendeley.com/documents/?uuid=f5da2e18-649e-4179-adf1-36e688a4138e" ] } ], "mendeley" : { "formattedCitation" : "(Bracht 2002, p. 9)", "plainTextFormattedCitation" : "(Bracht 2002, p. 9)", "previouslyFormattedCitation" : "(Bracht 2002, p. 9)" }, "properties" : { "noteIndex" : 0 }, "schema" : "https://github.com/citation-style-language/schema/raw/master/csl-citation.json" }</w:instrText>
      </w:r>
      <w:r w:rsidRPr="004F6CDE">
        <w:fldChar w:fldCharType="separate"/>
      </w:r>
      <w:r w:rsidRPr="004F6CDE">
        <w:rPr>
          <w:noProof/>
        </w:rPr>
        <w:t>(Bracht 2002, p. 9)</w:t>
      </w:r>
      <w:r w:rsidRPr="004F6CDE">
        <w:fldChar w:fldCharType="end"/>
      </w:r>
      <w:r w:rsidRPr="004F6CDE">
        <w:t xml:space="preserve">. The final plan includes directives to workers and steering instructions for involved machines in the production process. As soon as the process steps for humans and machines are defined they are stored in the Enterprise-Resourcing-Planning System (ERP) and made accessible to Production Planning. Production planners are now able to calculate the optimal lot-size according to available orders (in the case of contract manufacturing). Lastly orders are placed into a sequence (scheduling) within existing production capacities </w:t>
      </w:r>
      <w:r w:rsidRPr="004F6CDE">
        <w:fldChar w:fldCharType="begin" w:fldLock="1"/>
      </w:r>
      <w:r w:rsidRPr="004F6CDE">
        <w:instrText>ADDIN CSL_CITATION { "citationItems" : [ { "id" : "ITEM-1", "itemData" : { "ISBN" : "9783942647359", "author" : [ { "dropping-particle" : "", "family" : "Harjes", "given" : "Florian", "non-dropping-particle" : "", "parse-names" : false, "suffix" : "" }, { "dropping-particle" : "", "family" : "Scholz-Reiter", "given" : "Bernd", "non-dropping-particle" : "", "parse-names" : false, "suffix" : "" } ], "container-title" : "Simulation in der Produktion und Logistik - Entscheidungsunterst\u00fctzung von der Planung bis zur Steuerung", "id" : "ITEM-1", "issued" : { "date-parts" : [ [ "2013" ] ] }, "number-of-pages" : "217-226", "title" : "Selbststeuernde Logistik im Umlaufmanagement von Verleihartikeln", "type" : "book" }, "locator" : "663", "uris" : [ "http://www.mendeley.com/documents/?uuid=cfbcd149-fa09-4352-af5c-5db44d57b613" ] } ], "mendeley" : { "formattedCitation" : "(Harjes and Scholz-Reiter 2013, p. 663)", "plainTextFormattedCitation" : "(Harjes and Scholz-Reiter 2013, p. 663)", "previouslyFormattedCitation" : "(Harjes and Scholz-Reiter 2013, p. 663)" }, "properties" : { "noteIndex" : 0 }, "schema" : "https://github.com/citation-style-language/schema/raw/master/csl-citation.json" }</w:instrText>
      </w:r>
      <w:r w:rsidRPr="004F6CDE">
        <w:fldChar w:fldCharType="separate"/>
      </w:r>
      <w:r w:rsidRPr="004F6CDE">
        <w:rPr>
          <w:noProof/>
        </w:rPr>
        <w:t>(Harjes and Scholz-Reiter 2013, p. 663)</w:t>
      </w:r>
      <w:r w:rsidRPr="004F6CDE">
        <w:fldChar w:fldCharType="end"/>
      </w:r>
      <w:r w:rsidRPr="004F6CDE">
        <w:t xml:space="preserve">. </w:t>
      </w:r>
    </w:p>
    <w:p w14:paraId="4CF17DA4" w14:textId="77777777" w:rsidR="00A64789" w:rsidRPr="004F6CDE" w:rsidRDefault="00A64789" w:rsidP="00A64789">
      <w:pPr>
        <w:pStyle w:val="BasicText"/>
        <w:rPr>
          <w:rStyle w:val="BasicCharDE"/>
          <w:lang w:val="en-GB"/>
        </w:rPr>
      </w:pPr>
      <w:r w:rsidRPr="004F6CDE">
        <w:t xml:space="preserve">Ultimately the production begins, closely controlled and monitored by production planners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w:t>
      </w:r>
    </w:p>
    <w:tbl>
      <w:tblPr>
        <w:tblW w:w="8500" w:type="dxa"/>
        <w:tblCellMar>
          <w:left w:w="0" w:type="dxa"/>
          <w:right w:w="0" w:type="dxa"/>
        </w:tblCellMar>
        <w:tblLook w:val="04A0" w:firstRow="1" w:lastRow="0" w:firstColumn="1" w:lastColumn="0" w:noHBand="0" w:noVBand="1"/>
      </w:tblPr>
      <w:tblGrid>
        <w:gridCol w:w="1748"/>
        <w:gridCol w:w="3072"/>
        <w:gridCol w:w="3680"/>
      </w:tblGrid>
      <w:tr w:rsidR="00A64789" w:rsidRPr="004F6CDE" w14:paraId="4FE4F1F5" w14:textId="77777777" w:rsidTr="000968E7">
        <w:trPr>
          <w:trHeight w:val="480"/>
        </w:trPr>
        <w:tc>
          <w:tcPr>
            <w:tcW w:w="17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76DDBA9" w14:textId="77777777" w:rsidR="00A64789" w:rsidRPr="004F6CDE" w:rsidRDefault="00A64789" w:rsidP="000968E7">
            <w:pPr>
              <w:spacing w:after="240" w:line="360" w:lineRule="exact"/>
              <w:jc w:val="center"/>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 </w:t>
            </w:r>
          </w:p>
        </w:tc>
        <w:tc>
          <w:tcPr>
            <w:tcW w:w="30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C90CF7D" w14:textId="77777777" w:rsidR="00A64789" w:rsidRPr="004F6CDE" w:rsidRDefault="00A64789" w:rsidP="000968E7">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cess Planning</w:t>
            </w:r>
          </w:p>
        </w:tc>
        <w:tc>
          <w:tcPr>
            <w:tcW w:w="36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5A74DA3B" w14:textId="77777777" w:rsidR="00A64789" w:rsidRPr="004F6CDE" w:rsidRDefault="00A64789" w:rsidP="000968E7">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ion Planning</w:t>
            </w:r>
          </w:p>
        </w:tc>
      </w:tr>
      <w:tr w:rsidR="00A64789" w:rsidRPr="004F6CDE" w14:paraId="7136B3D2" w14:textId="77777777" w:rsidTr="000968E7">
        <w:tc>
          <w:tcPr>
            <w:tcW w:w="1748"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1D232CC2" w14:textId="77777777" w:rsidR="00A64789" w:rsidRPr="004F6CDE" w:rsidRDefault="00A64789" w:rsidP="000968E7">
            <w:pPr>
              <w:spacing w:after="12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Order-related tasks</w:t>
            </w:r>
          </w:p>
        </w:tc>
        <w:tc>
          <w:tcPr>
            <w:tcW w:w="30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6978BF67"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process plans</w:t>
            </w:r>
          </w:p>
          <w:p w14:paraId="5853C3B5"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steering programs for machines</w:t>
            </w:r>
          </w:p>
          <w:p w14:paraId="2087E92C"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production process</w:t>
            </w:r>
          </w:p>
        </w:tc>
        <w:tc>
          <w:tcPr>
            <w:tcW w:w="368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1908FE79"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Lot-sizing problem</w:t>
            </w:r>
          </w:p>
          <w:p w14:paraId="0917385C"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chedule Planning</w:t>
            </w:r>
          </w:p>
          <w:p w14:paraId="5AD9D113"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 (detailed)</w:t>
            </w:r>
          </w:p>
        </w:tc>
      </w:tr>
      <w:tr w:rsidR="00A64789" w:rsidRPr="004F6CDE" w14:paraId="3AA87CEA" w14:textId="77777777" w:rsidTr="000968E7">
        <w:tc>
          <w:tcPr>
            <w:tcW w:w="174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A9D6B09" w14:textId="77777777" w:rsidR="00A64789" w:rsidRPr="004F6CDE" w:rsidRDefault="00A64789" w:rsidP="000968E7">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Overall tasks</w:t>
            </w:r>
          </w:p>
        </w:tc>
        <w:tc>
          <w:tcPr>
            <w:tcW w:w="307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42019E6"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entire production system</w:t>
            </w:r>
          </w:p>
        </w:tc>
        <w:tc>
          <w:tcPr>
            <w:tcW w:w="36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3E8E8065"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Primary Requirements Planning</w:t>
            </w:r>
          </w:p>
          <w:p w14:paraId="7BE0757C"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Material Requirements Planning</w:t>
            </w:r>
          </w:p>
          <w:p w14:paraId="6D080B3B"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w:t>
            </w:r>
          </w:p>
          <w:p w14:paraId="68A3D9EE"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te Planning</w:t>
            </w:r>
          </w:p>
          <w:p w14:paraId="70EC7745" w14:textId="77777777" w:rsidR="00A64789" w:rsidRPr="004F6CDE" w:rsidRDefault="00A64789" w:rsidP="000968E7">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Technology Planning</w:t>
            </w:r>
          </w:p>
        </w:tc>
      </w:tr>
    </w:tbl>
    <w:p w14:paraId="6CCCF7BE" w14:textId="77777777" w:rsidR="00A64789" w:rsidRPr="004F6CDE" w:rsidRDefault="00A64789" w:rsidP="00A64789">
      <w:pPr>
        <w:pStyle w:val="Caption"/>
        <w:rPr>
          <w:lang w:val="en-GB"/>
        </w:rPr>
      </w:pPr>
      <w:r w:rsidRPr="004F6CDE">
        <w:rPr>
          <w:lang w:val="en-GB"/>
        </w:rPr>
        <w:t xml:space="preserve"> </w:t>
      </w:r>
      <w:bookmarkStart w:id="22" w:name="_Ref440464074"/>
      <w:bookmarkStart w:id="23" w:name="_Toc444346695"/>
      <w:r w:rsidRPr="004F6CDE">
        <w:rPr>
          <w:lang w:val="en-GB"/>
        </w:rPr>
        <w:t xml:space="preserve">Table </w:t>
      </w:r>
      <w:r w:rsidRPr="004F6CDE">
        <w:rPr>
          <w:lang w:val="en-GB"/>
        </w:rPr>
        <w:fldChar w:fldCharType="begin"/>
      </w:r>
      <w:r w:rsidRPr="004F6CDE">
        <w:rPr>
          <w:lang w:val="en-GB"/>
        </w:rPr>
        <w:instrText xml:space="preserve"> SEQ Table \* ARABIC </w:instrText>
      </w:r>
      <w:r w:rsidRPr="004F6CDE">
        <w:rPr>
          <w:lang w:val="en-GB"/>
        </w:rPr>
        <w:fldChar w:fldCharType="separate"/>
      </w:r>
      <w:r>
        <w:rPr>
          <w:noProof/>
          <w:lang w:val="en-GB"/>
        </w:rPr>
        <w:t>1</w:t>
      </w:r>
      <w:r w:rsidRPr="004F6CDE">
        <w:rPr>
          <w:lang w:val="en-GB"/>
        </w:rPr>
        <w:fldChar w:fldCharType="end"/>
      </w:r>
      <w:bookmarkEnd w:id="22"/>
      <w:r w:rsidRPr="004F6CDE">
        <w:rPr>
          <w:lang w:val="en-GB"/>
        </w:rPr>
        <w:t xml:space="preserve"> Tasks of Process and Production Planning adapted from </w:t>
      </w:r>
      <w:r w:rsidRPr="004F6CDE">
        <w:rPr>
          <w:lang w:val="en-GB"/>
        </w:rPr>
        <w:fldChar w:fldCharType="begin" w:fldLock="1"/>
      </w:r>
      <w:r w:rsidRPr="004F6CDE">
        <w:rPr>
          <w:lang w:val="en-GB"/>
        </w:rPr>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manualFormatting" : "(Lachenmaier et al. 2015)", "plainTextFormattedCitation" : "(Lachenmaier et al. 2015, p. 5)", "previouslyFormattedCitation" : "(Lachenmaier et al. 2015, p. 5)" }, "properties" : { "noteIndex" : 0 }, "schema" : "https://github.com/citation-style-language/schema/raw/master/csl-citation.json" }</w:instrText>
      </w:r>
      <w:r w:rsidRPr="004F6CDE">
        <w:rPr>
          <w:lang w:val="en-GB"/>
        </w:rPr>
        <w:fldChar w:fldCharType="separate"/>
      </w:r>
      <w:r w:rsidRPr="004F6CDE">
        <w:rPr>
          <w:noProof/>
          <w:lang w:val="en-GB"/>
        </w:rPr>
        <w:t>(Lachenmaier et al. 2015)</w:t>
      </w:r>
      <w:bookmarkEnd w:id="23"/>
      <w:r w:rsidRPr="004F6CDE">
        <w:rPr>
          <w:lang w:val="en-GB"/>
        </w:rPr>
        <w:fldChar w:fldCharType="end"/>
      </w:r>
    </w:p>
    <w:p w14:paraId="0E4932F5" w14:textId="3FA2C21B" w:rsidR="00A64789" w:rsidRPr="004F6CDE" w:rsidRDefault="00A64789" w:rsidP="00A64789">
      <w:pPr>
        <w:pStyle w:val="BasicText"/>
      </w:pPr>
      <w:r w:rsidRPr="004F6CDE">
        <w:fldChar w:fldCharType="begin"/>
      </w:r>
      <w:r w:rsidRPr="004F6CDE">
        <w:instrText xml:space="preserve"> REF _Ref440464074 \h </w:instrText>
      </w:r>
      <w:r w:rsidRPr="004F6CDE">
        <w:fldChar w:fldCharType="separate"/>
      </w:r>
      <w:r w:rsidRPr="004F6CDE">
        <w:t xml:space="preserve">Table </w:t>
      </w:r>
      <w:r>
        <w:rPr>
          <w:noProof/>
        </w:rPr>
        <w:t>1</w:t>
      </w:r>
      <w:r w:rsidRPr="004F6CDE">
        <w:fldChar w:fldCharType="end"/>
      </w:r>
      <w:r w:rsidRPr="004F6CDE">
        <w:t xml:space="preserve"> delivers an overview of occurring tasks in Process and Production Planning. </w:t>
      </w:r>
      <w:r w:rsidRPr="004F6CDE">
        <w:rPr>
          <w:rStyle w:val="BasicCharSmallCapitals"/>
        </w:rPr>
        <w:t>Lachenmaier et al.</w:t>
      </w:r>
      <w:r w:rsidRPr="004F6CDE">
        <w:t xml:space="preserve"> expect that especially the grey-highlighted, product-order related </w:t>
      </w:r>
      <w:r w:rsidRPr="004F6CDE">
        <w:lastRenderedPageBreak/>
        <w:t xml:space="preserve">tasks, which have been described in the paragraph above, are changing by the advent of “Industrie 4.0” innovations. </w:t>
      </w:r>
    </w:p>
    <w:p w14:paraId="5D90825A" w14:textId="77777777" w:rsidR="00B07CC5" w:rsidRPr="004F6CDE" w:rsidRDefault="00B07CC5" w:rsidP="00B07CC5">
      <w:pPr>
        <w:pStyle w:val="BasicText"/>
      </w:pPr>
    </w:p>
    <w:sectPr w:rsidR="00B07CC5" w:rsidRPr="004F6CDE" w:rsidSect="00842CCD">
      <w:pgSz w:w="11906" w:h="16838"/>
      <w:pgMar w:top="1701" w:right="1701" w:bottom="1134" w:left="1701"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Ben Matheja" w:date="2016-01-25T09:19:00Z" w:initials="BM">
    <w:p w14:paraId="37A1B190" w14:textId="2FFF738A" w:rsidR="000968E7" w:rsidRDefault="000968E7">
      <w:pPr>
        <w:pStyle w:val="CommentText"/>
      </w:pPr>
      <w:r>
        <w:rPr>
          <w:rStyle w:val="CommentReference"/>
        </w:rPr>
        <w:annotationRef/>
      </w:r>
      <w:r>
        <w:t>Mayb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B19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7F40D" w14:textId="77777777" w:rsidR="009C4447" w:rsidRDefault="009C4447" w:rsidP="00297DC8">
      <w:r>
        <w:separator/>
      </w:r>
    </w:p>
  </w:endnote>
  <w:endnote w:type="continuationSeparator" w:id="0">
    <w:p w14:paraId="7AB50DB4" w14:textId="77777777" w:rsidR="009C4447" w:rsidRDefault="009C4447" w:rsidP="00297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CAFC1" w14:textId="77777777" w:rsidR="009C4447" w:rsidRDefault="009C4447" w:rsidP="00297DC8">
      <w:r>
        <w:separator/>
      </w:r>
    </w:p>
  </w:footnote>
  <w:footnote w:type="continuationSeparator" w:id="0">
    <w:p w14:paraId="25F5446B" w14:textId="77777777" w:rsidR="009C4447" w:rsidRDefault="009C4447" w:rsidP="00297D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59"/>
      <w:docPartObj>
        <w:docPartGallery w:val="Page Numbers (Top of Page)"/>
        <w:docPartUnique/>
      </w:docPartObj>
    </w:sdtPr>
    <w:sdtContent>
      <w:p w14:paraId="70FFF74F" w14:textId="77777777" w:rsidR="000968E7" w:rsidRDefault="000968E7">
        <w:pPr>
          <w:pStyle w:val="Header"/>
          <w:jc w:val="right"/>
        </w:pPr>
        <w:r>
          <w:fldChar w:fldCharType="begin"/>
        </w:r>
        <w:r>
          <w:instrText xml:space="preserve"> PAGE   \* MERGEFORMAT </w:instrText>
        </w:r>
        <w:r>
          <w:fldChar w:fldCharType="separate"/>
        </w:r>
        <w:r w:rsidR="00124EC3">
          <w:rPr>
            <w:noProof/>
          </w:rPr>
          <w:t>III</w:t>
        </w:r>
        <w:r>
          <w:rPr>
            <w:noProof/>
          </w:rPr>
          <w:fldChar w:fldCharType="end"/>
        </w:r>
      </w:p>
    </w:sdtContent>
  </w:sdt>
  <w:p w14:paraId="26BF96B3" w14:textId="77777777" w:rsidR="000968E7" w:rsidRDefault="000968E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BFF1F" w14:textId="77777777" w:rsidR="000968E7" w:rsidRDefault="000968E7">
    <w:pPr>
      <w:pStyle w:val="Header"/>
    </w:pPr>
    <w:r>
      <w:rPr>
        <w:noProof/>
        <w:lang w:val="en-US" w:eastAsia="en-US"/>
      </w:rPr>
      <w:drawing>
        <wp:anchor distT="0" distB="0" distL="114300" distR="114300" simplePos="0" relativeHeight="251660288" behindDoc="0" locked="0" layoutInCell="1" allowOverlap="1" wp14:anchorId="04388EB1" wp14:editId="08C6BEB2">
          <wp:simplePos x="0" y="0"/>
          <wp:positionH relativeFrom="margin">
            <wp:posOffset>4215130</wp:posOffset>
          </wp:positionH>
          <wp:positionV relativeFrom="paragraph">
            <wp:posOffset>-6350</wp:posOffset>
          </wp:positionV>
          <wp:extent cx="1685925" cy="485775"/>
          <wp:effectExtent l="19050" t="0" r="9525" b="0"/>
          <wp:wrapNone/>
          <wp:docPr id="3" name="Grafik 2" descr="WiWi-Logo-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Wi-Logo-EN.jpg"/>
                  <pic:cNvPicPr/>
                </pic:nvPicPr>
                <pic:blipFill>
                  <a:blip r:embed="rId1"/>
                  <a:stretch>
                    <a:fillRect/>
                  </a:stretch>
                </pic:blipFill>
                <pic:spPr>
                  <a:xfrm>
                    <a:off x="0" y="0"/>
                    <a:ext cx="1685925" cy="485775"/>
                  </a:xfrm>
                  <a:prstGeom prst="rect">
                    <a:avLst/>
                  </a:prstGeom>
                </pic:spPr>
              </pic:pic>
            </a:graphicData>
          </a:graphic>
        </wp:anchor>
      </w:drawing>
    </w:r>
    <w:r>
      <w:rPr>
        <w:noProof/>
        <w:lang w:val="en-US" w:eastAsia="en-US"/>
      </w:rPr>
      <w:drawing>
        <wp:anchor distT="0" distB="0" distL="114300" distR="114300" simplePos="0" relativeHeight="251658240" behindDoc="1" locked="0" layoutInCell="1" allowOverlap="1" wp14:anchorId="4B8E7473" wp14:editId="33164C0D">
          <wp:simplePos x="0" y="0"/>
          <wp:positionH relativeFrom="margin">
            <wp:posOffset>-23495</wp:posOffset>
          </wp:positionH>
          <wp:positionV relativeFrom="paragraph">
            <wp:posOffset>-225425</wp:posOffset>
          </wp:positionV>
          <wp:extent cx="3057525" cy="657225"/>
          <wp:effectExtent l="19050" t="0" r="9525" b="0"/>
          <wp:wrapTight wrapText="bothSides">
            <wp:wrapPolygon edited="0">
              <wp:start x="-135" y="0"/>
              <wp:lineTo x="-135" y="21287"/>
              <wp:lineTo x="21667" y="21287"/>
              <wp:lineTo x="21667" y="0"/>
              <wp:lineTo x="-135" y="0"/>
            </wp:wrapPolygon>
          </wp:wrapTight>
          <wp:docPr id="1" name="Bild 1" descr="Y:\Claim_Logo\Veroeffentlichte_Versionen\WWU_Logo1_1c_100%schw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a:srcRect/>
                  <a:stretch>
                    <a:fillRect/>
                  </a:stretch>
                </pic:blipFill>
                <pic:spPr bwMode="auto">
                  <a:xfrm>
                    <a:off x="0" y="0"/>
                    <a:ext cx="305752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66"/>
      <w:docPartObj>
        <w:docPartGallery w:val="Page Numbers (Top of Page)"/>
        <w:docPartUnique/>
      </w:docPartObj>
    </w:sdtPr>
    <w:sdtContent>
      <w:p w14:paraId="5A50851B" w14:textId="77777777" w:rsidR="000968E7" w:rsidRDefault="000968E7">
        <w:pPr>
          <w:pStyle w:val="Header"/>
          <w:jc w:val="right"/>
        </w:pPr>
        <w:r>
          <w:fldChar w:fldCharType="begin"/>
        </w:r>
        <w:r>
          <w:instrText xml:space="preserve"> PAGE   \* MERGEFORMAT </w:instrText>
        </w:r>
        <w:r>
          <w:fldChar w:fldCharType="separate"/>
        </w:r>
        <w:r w:rsidR="00124EC3">
          <w:rPr>
            <w:noProof/>
          </w:rPr>
          <w:t>12</w:t>
        </w:r>
        <w:r>
          <w:rPr>
            <w:noProof/>
          </w:rPr>
          <w:fldChar w:fldCharType="end"/>
        </w:r>
      </w:p>
    </w:sdtContent>
  </w:sdt>
  <w:p w14:paraId="5E0F3D3D" w14:textId="77777777" w:rsidR="000968E7" w:rsidRDefault="000968E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23CA2580"/>
    <w:multiLevelType w:val="hybridMultilevel"/>
    <w:tmpl w:val="37AE79FC"/>
    <w:lvl w:ilvl="0" w:tplc="9D729C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75FB2"/>
    <w:multiLevelType w:val="singleLevel"/>
    <w:tmpl w:val="A30818D2"/>
    <w:lvl w:ilvl="0">
      <w:start w:val="1"/>
      <w:numFmt w:val="decimal"/>
      <w:lvlText w:val="%1."/>
      <w:legacy w:legacy="1" w:legacySpace="0" w:legacyIndent="283"/>
      <w:lvlJc w:val="left"/>
      <w:pPr>
        <w:ind w:left="283" w:hanging="283"/>
      </w:pPr>
    </w:lvl>
  </w:abstractNum>
  <w:abstractNum w:abstractNumId="6">
    <w:nsid w:val="41970260"/>
    <w:multiLevelType w:val="singleLevel"/>
    <w:tmpl w:val="A30818D2"/>
    <w:lvl w:ilvl="0">
      <w:start w:val="1"/>
      <w:numFmt w:val="decimal"/>
      <w:lvlText w:val="%1."/>
      <w:legacy w:legacy="1" w:legacySpace="0" w:legacyIndent="283"/>
      <w:lvlJc w:val="left"/>
      <w:pPr>
        <w:ind w:left="283" w:hanging="283"/>
      </w:pPr>
    </w:lvl>
  </w:abstractNum>
  <w:abstractNum w:abstractNumId="7">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49E47024"/>
    <w:multiLevelType w:val="hybridMultilevel"/>
    <w:tmpl w:val="EACE8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1A3C74"/>
    <w:multiLevelType w:val="singleLevel"/>
    <w:tmpl w:val="A30818D2"/>
    <w:lvl w:ilvl="0">
      <w:start w:val="1"/>
      <w:numFmt w:val="decimal"/>
      <w:lvlText w:val="%1."/>
      <w:legacy w:legacy="1" w:legacySpace="0" w:legacyIndent="283"/>
      <w:lvlJc w:val="left"/>
      <w:pPr>
        <w:ind w:left="283" w:hanging="283"/>
      </w:pPr>
    </w:lvl>
  </w:abstractNum>
  <w:abstractNum w:abstractNumId="10">
    <w:nsid w:val="52C91FDC"/>
    <w:multiLevelType w:val="singleLevel"/>
    <w:tmpl w:val="A30818D2"/>
    <w:lvl w:ilvl="0">
      <w:start w:val="1"/>
      <w:numFmt w:val="decimal"/>
      <w:lvlText w:val="%1."/>
      <w:legacy w:legacy="1" w:legacySpace="0" w:legacyIndent="283"/>
      <w:lvlJc w:val="left"/>
      <w:pPr>
        <w:ind w:left="283" w:hanging="283"/>
      </w:pPr>
    </w:lvl>
  </w:abstractNum>
  <w:abstractNum w:abstractNumId="11">
    <w:nsid w:val="55387DFD"/>
    <w:multiLevelType w:val="singleLevel"/>
    <w:tmpl w:val="A30818D2"/>
    <w:lvl w:ilvl="0">
      <w:start w:val="1"/>
      <w:numFmt w:val="decimal"/>
      <w:lvlText w:val="%1."/>
      <w:legacy w:legacy="1" w:legacySpace="0" w:legacyIndent="283"/>
      <w:lvlJc w:val="left"/>
      <w:pPr>
        <w:ind w:left="283" w:hanging="283"/>
      </w:pPr>
    </w:lvl>
  </w:abstractNum>
  <w:abstractNum w:abstractNumId="12">
    <w:nsid w:val="5EEA7354"/>
    <w:multiLevelType w:val="singleLevel"/>
    <w:tmpl w:val="A30818D2"/>
    <w:lvl w:ilvl="0">
      <w:start w:val="1"/>
      <w:numFmt w:val="decimal"/>
      <w:lvlText w:val="%1."/>
      <w:legacy w:legacy="1" w:legacySpace="0" w:legacyIndent="283"/>
      <w:lvlJc w:val="left"/>
      <w:pPr>
        <w:ind w:left="283" w:hanging="283"/>
      </w:pPr>
    </w:lvl>
  </w:abstractNum>
  <w:abstractNum w:abstractNumId="13">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B8E6349"/>
    <w:multiLevelType w:val="hybridMultilevel"/>
    <w:tmpl w:val="64E4E23C"/>
    <w:lvl w:ilvl="0" w:tplc="4A3061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B403F"/>
    <w:multiLevelType w:val="hybridMultilevel"/>
    <w:tmpl w:val="2DA21D36"/>
    <w:lvl w:ilvl="0" w:tplc="B2063A9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7"/>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6"/>
  </w:num>
  <w:num w:numId="14">
    <w:abstractNumId w:val="12"/>
  </w:num>
  <w:num w:numId="15">
    <w:abstractNumId w:val="5"/>
  </w:num>
  <w:num w:numId="16">
    <w:abstractNumId w:val="3"/>
  </w:num>
  <w:num w:numId="17">
    <w:abstractNumId w:val="11"/>
  </w:num>
  <w:num w:numId="18">
    <w:abstractNumId w:val="17"/>
  </w:num>
  <w:num w:numId="19">
    <w:abstractNumId w:val="10"/>
  </w:num>
  <w:num w:numId="20">
    <w:abstractNumId w:val="9"/>
  </w:num>
  <w:num w:numId="21">
    <w:abstractNumId w:val="13"/>
  </w:num>
  <w:num w:numId="22">
    <w:abstractNumId w:val="2"/>
  </w:num>
  <w:num w:numId="23">
    <w:abstractNumId w:val="8"/>
  </w:num>
  <w:num w:numId="24">
    <w:abstractNumId w:val="14"/>
  </w:num>
  <w:num w:numId="25">
    <w:abstractNumId w:val="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proofState w:spelling="clean"/>
  <w:formsDesign/>
  <w:attachedTemplate r:id="rId1"/>
  <w:revisionView w:markup="0"/>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19F"/>
    <w:rsid w:val="00001FAE"/>
    <w:rsid w:val="00003DF5"/>
    <w:rsid w:val="000069FA"/>
    <w:rsid w:val="00007FD0"/>
    <w:rsid w:val="000126E5"/>
    <w:rsid w:val="00015613"/>
    <w:rsid w:val="00016348"/>
    <w:rsid w:val="00017CDF"/>
    <w:rsid w:val="00020C01"/>
    <w:rsid w:val="0002121B"/>
    <w:rsid w:val="000232B0"/>
    <w:rsid w:val="000238E5"/>
    <w:rsid w:val="00025AA3"/>
    <w:rsid w:val="000261D2"/>
    <w:rsid w:val="00031840"/>
    <w:rsid w:val="00032B96"/>
    <w:rsid w:val="0003643C"/>
    <w:rsid w:val="000418CF"/>
    <w:rsid w:val="00046C92"/>
    <w:rsid w:val="00050B93"/>
    <w:rsid w:val="00056301"/>
    <w:rsid w:val="000579FD"/>
    <w:rsid w:val="000628BC"/>
    <w:rsid w:val="00063559"/>
    <w:rsid w:val="0007252B"/>
    <w:rsid w:val="000726A4"/>
    <w:rsid w:val="00072E60"/>
    <w:rsid w:val="000731F5"/>
    <w:rsid w:val="000750F6"/>
    <w:rsid w:val="00075EE8"/>
    <w:rsid w:val="00076BF2"/>
    <w:rsid w:val="00077945"/>
    <w:rsid w:val="0008050D"/>
    <w:rsid w:val="000816A7"/>
    <w:rsid w:val="00082548"/>
    <w:rsid w:val="00083146"/>
    <w:rsid w:val="00083456"/>
    <w:rsid w:val="0009027C"/>
    <w:rsid w:val="000946CE"/>
    <w:rsid w:val="000968E7"/>
    <w:rsid w:val="00097907"/>
    <w:rsid w:val="000A2C81"/>
    <w:rsid w:val="000A4AF3"/>
    <w:rsid w:val="000A7019"/>
    <w:rsid w:val="000B239C"/>
    <w:rsid w:val="000B2C0D"/>
    <w:rsid w:val="000B3FD2"/>
    <w:rsid w:val="000B4678"/>
    <w:rsid w:val="000B51E2"/>
    <w:rsid w:val="000B727D"/>
    <w:rsid w:val="000C0597"/>
    <w:rsid w:val="000C0B21"/>
    <w:rsid w:val="000C4573"/>
    <w:rsid w:val="000C4A80"/>
    <w:rsid w:val="000C6861"/>
    <w:rsid w:val="000D17B2"/>
    <w:rsid w:val="000D2180"/>
    <w:rsid w:val="000D33A5"/>
    <w:rsid w:val="000D5692"/>
    <w:rsid w:val="000D639E"/>
    <w:rsid w:val="000E1936"/>
    <w:rsid w:val="000E1FB8"/>
    <w:rsid w:val="000E23C0"/>
    <w:rsid w:val="000E4FAD"/>
    <w:rsid w:val="000E533C"/>
    <w:rsid w:val="000E6714"/>
    <w:rsid w:val="000E707B"/>
    <w:rsid w:val="000E78C6"/>
    <w:rsid w:val="000F2059"/>
    <w:rsid w:val="000F2CB2"/>
    <w:rsid w:val="000F3992"/>
    <w:rsid w:val="000F3E89"/>
    <w:rsid w:val="000F4BDA"/>
    <w:rsid w:val="000F7EE6"/>
    <w:rsid w:val="0010294F"/>
    <w:rsid w:val="00106239"/>
    <w:rsid w:val="00107799"/>
    <w:rsid w:val="00112BC1"/>
    <w:rsid w:val="00112D3A"/>
    <w:rsid w:val="00113914"/>
    <w:rsid w:val="0011397F"/>
    <w:rsid w:val="001160CE"/>
    <w:rsid w:val="0012016E"/>
    <w:rsid w:val="00121EF2"/>
    <w:rsid w:val="001226F1"/>
    <w:rsid w:val="00123780"/>
    <w:rsid w:val="00124329"/>
    <w:rsid w:val="00124EC3"/>
    <w:rsid w:val="00125929"/>
    <w:rsid w:val="001263AE"/>
    <w:rsid w:val="00126C79"/>
    <w:rsid w:val="00127BC8"/>
    <w:rsid w:val="001312E7"/>
    <w:rsid w:val="00132837"/>
    <w:rsid w:val="00134A55"/>
    <w:rsid w:val="001412FA"/>
    <w:rsid w:val="00141A35"/>
    <w:rsid w:val="00141D9F"/>
    <w:rsid w:val="00144A2E"/>
    <w:rsid w:val="001479FA"/>
    <w:rsid w:val="0015056D"/>
    <w:rsid w:val="00150627"/>
    <w:rsid w:val="00154269"/>
    <w:rsid w:val="00156BF0"/>
    <w:rsid w:val="001575F2"/>
    <w:rsid w:val="001609B9"/>
    <w:rsid w:val="00165C75"/>
    <w:rsid w:val="001669E8"/>
    <w:rsid w:val="00172068"/>
    <w:rsid w:val="00172817"/>
    <w:rsid w:val="00172D60"/>
    <w:rsid w:val="001818B0"/>
    <w:rsid w:val="00182858"/>
    <w:rsid w:val="00182FDD"/>
    <w:rsid w:val="00183795"/>
    <w:rsid w:val="001846E3"/>
    <w:rsid w:val="00184920"/>
    <w:rsid w:val="00186352"/>
    <w:rsid w:val="0018776E"/>
    <w:rsid w:val="001910D2"/>
    <w:rsid w:val="001912A1"/>
    <w:rsid w:val="00192D20"/>
    <w:rsid w:val="001944D3"/>
    <w:rsid w:val="00195EA2"/>
    <w:rsid w:val="0019728F"/>
    <w:rsid w:val="001A1A0E"/>
    <w:rsid w:val="001A1C44"/>
    <w:rsid w:val="001A49CB"/>
    <w:rsid w:val="001A54F8"/>
    <w:rsid w:val="001A5FF0"/>
    <w:rsid w:val="001A6CF1"/>
    <w:rsid w:val="001A774C"/>
    <w:rsid w:val="001B1080"/>
    <w:rsid w:val="001B4902"/>
    <w:rsid w:val="001B78B3"/>
    <w:rsid w:val="001C20A0"/>
    <w:rsid w:val="001C21B5"/>
    <w:rsid w:val="001C4E5A"/>
    <w:rsid w:val="001C6CE8"/>
    <w:rsid w:val="001C7A6D"/>
    <w:rsid w:val="001D271E"/>
    <w:rsid w:val="001D730C"/>
    <w:rsid w:val="001E0E39"/>
    <w:rsid w:val="001E5C1D"/>
    <w:rsid w:val="001E7CF9"/>
    <w:rsid w:val="001F0B20"/>
    <w:rsid w:val="001F112C"/>
    <w:rsid w:val="001F12DF"/>
    <w:rsid w:val="001F1C2F"/>
    <w:rsid w:val="001F2AA2"/>
    <w:rsid w:val="001F2CB5"/>
    <w:rsid w:val="001F2FEB"/>
    <w:rsid w:val="001F3DC6"/>
    <w:rsid w:val="0020273E"/>
    <w:rsid w:val="00202B06"/>
    <w:rsid w:val="002044B5"/>
    <w:rsid w:val="00211381"/>
    <w:rsid w:val="00211E23"/>
    <w:rsid w:val="00212AD5"/>
    <w:rsid w:val="0021382C"/>
    <w:rsid w:val="00213FEC"/>
    <w:rsid w:val="0021447B"/>
    <w:rsid w:val="00216040"/>
    <w:rsid w:val="00217A18"/>
    <w:rsid w:val="002212BC"/>
    <w:rsid w:val="002225B7"/>
    <w:rsid w:val="00226345"/>
    <w:rsid w:val="00227465"/>
    <w:rsid w:val="00231A08"/>
    <w:rsid w:val="00233204"/>
    <w:rsid w:val="00233B13"/>
    <w:rsid w:val="00234F31"/>
    <w:rsid w:val="00240556"/>
    <w:rsid w:val="00241C42"/>
    <w:rsid w:val="0024335C"/>
    <w:rsid w:val="00246AFC"/>
    <w:rsid w:val="00246C42"/>
    <w:rsid w:val="0025106F"/>
    <w:rsid w:val="002521C4"/>
    <w:rsid w:val="002530F3"/>
    <w:rsid w:val="00253530"/>
    <w:rsid w:val="0025542E"/>
    <w:rsid w:val="00256E2C"/>
    <w:rsid w:val="002571BD"/>
    <w:rsid w:val="00257FBE"/>
    <w:rsid w:val="002630AF"/>
    <w:rsid w:val="002635E6"/>
    <w:rsid w:val="00263D63"/>
    <w:rsid w:val="002648D1"/>
    <w:rsid w:val="00264A07"/>
    <w:rsid w:val="00264D8B"/>
    <w:rsid w:val="00266387"/>
    <w:rsid w:val="00267CF1"/>
    <w:rsid w:val="00270683"/>
    <w:rsid w:val="002716F7"/>
    <w:rsid w:val="00272537"/>
    <w:rsid w:val="0027344D"/>
    <w:rsid w:val="0027435C"/>
    <w:rsid w:val="002754BD"/>
    <w:rsid w:val="00276EFC"/>
    <w:rsid w:val="002778B9"/>
    <w:rsid w:val="00284094"/>
    <w:rsid w:val="00284CC2"/>
    <w:rsid w:val="00285056"/>
    <w:rsid w:val="002962C4"/>
    <w:rsid w:val="00297DC8"/>
    <w:rsid w:val="002A09BB"/>
    <w:rsid w:val="002A11E0"/>
    <w:rsid w:val="002A2663"/>
    <w:rsid w:val="002A5167"/>
    <w:rsid w:val="002A6D57"/>
    <w:rsid w:val="002B0C3D"/>
    <w:rsid w:val="002B1D3B"/>
    <w:rsid w:val="002B3EC5"/>
    <w:rsid w:val="002B66D8"/>
    <w:rsid w:val="002B6B8F"/>
    <w:rsid w:val="002C00FD"/>
    <w:rsid w:val="002C3C97"/>
    <w:rsid w:val="002C66D4"/>
    <w:rsid w:val="002D04F8"/>
    <w:rsid w:val="002D3BDF"/>
    <w:rsid w:val="002D6892"/>
    <w:rsid w:val="002D7A5A"/>
    <w:rsid w:val="002E11ED"/>
    <w:rsid w:val="002F248D"/>
    <w:rsid w:val="002F73AF"/>
    <w:rsid w:val="002F77A3"/>
    <w:rsid w:val="00305AFA"/>
    <w:rsid w:val="003107D9"/>
    <w:rsid w:val="00317B50"/>
    <w:rsid w:val="00317C75"/>
    <w:rsid w:val="00321113"/>
    <w:rsid w:val="00321DA3"/>
    <w:rsid w:val="003239EE"/>
    <w:rsid w:val="00335C96"/>
    <w:rsid w:val="00336117"/>
    <w:rsid w:val="00345FC1"/>
    <w:rsid w:val="003507F9"/>
    <w:rsid w:val="00351F3D"/>
    <w:rsid w:val="0035223A"/>
    <w:rsid w:val="00352F1C"/>
    <w:rsid w:val="00353778"/>
    <w:rsid w:val="00353DA1"/>
    <w:rsid w:val="0036341B"/>
    <w:rsid w:val="00371587"/>
    <w:rsid w:val="00373049"/>
    <w:rsid w:val="00373555"/>
    <w:rsid w:val="003742A8"/>
    <w:rsid w:val="00374DB3"/>
    <w:rsid w:val="003756B7"/>
    <w:rsid w:val="00376B9F"/>
    <w:rsid w:val="00380FD6"/>
    <w:rsid w:val="00381609"/>
    <w:rsid w:val="00384490"/>
    <w:rsid w:val="003855F0"/>
    <w:rsid w:val="0038561C"/>
    <w:rsid w:val="00390A3E"/>
    <w:rsid w:val="00392CC0"/>
    <w:rsid w:val="0039305A"/>
    <w:rsid w:val="003A4402"/>
    <w:rsid w:val="003A746E"/>
    <w:rsid w:val="003B06BD"/>
    <w:rsid w:val="003B2680"/>
    <w:rsid w:val="003B5C0A"/>
    <w:rsid w:val="003B7C16"/>
    <w:rsid w:val="003C1798"/>
    <w:rsid w:val="003C4DA0"/>
    <w:rsid w:val="003D431F"/>
    <w:rsid w:val="003D466B"/>
    <w:rsid w:val="003D7D3B"/>
    <w:rsid w:val="003E24A3"/>
    <w:rsid w:val="003E4E79"/>
    <w:rsid w:val="003E63D6"/>
    <w:rsid w:val="003F2238"/>
    <w:rsid w:val="003F277F"/>
    <w:rsid w:val="003F48FD"/>
    <w:rsid w:val="003F5245"/>
    <w:rsid w:val="003F5C85"/>
    <w:rsid w:val="003F78D2"/>
    <w:rsid w:val="00400E5A"/>
    <w:rsid w:val="00400F28"/>
    <w:rsid w:val="004017B7"/>
    <w:rsid w:val="00403810"/>
    <w:rsid w:val="00406970"/>
    <w:rsid w:val="0040718A"/>
    <w:rsid w:val="00410C84"/>
    <w:rsid w:val="00413DA2"/>
    <w:rsid w:val="0041483E"/>
    <w:rsid w:val="00415214"/>
    <w:rsid w:val="0042013C"/>
    <w:rsid w:val="00422501"/>
    <w:rsid w:val="0042302A"/>
    <w:rsid w:val="00424C37"/>
    <w:rsid w:val="00430C8C"/>
    <w:rsid w:val="004334F0"/>
    <w:rsid w:val="004338CA"/>
    <w:rsid w:val="00437167"/>
    <w:rsid w:val="004376D8"/>
    <w:rsid w:val="00437A6D"/>
    <w:rsid w:val="004428B0"/>
    <w:rsid w:val="00442B8F"/>
    <w:rsid w:val="0044317B"/>
    <w:rsid w:val="0044484F"/>
    <w:rsid w:val="00450040"/>
    <w:rsid w:val="0045468B"/>
    <w:rsid w:val="0045516B"/>
    <w:rsid w:val="00455EAA"/>
    <w:rsid w:val="004618DB"/>
    <w:rsid w:val="00462EFD"/>
    <w:rsid w:val="00463BC7"/>
    <w:rsid w:val="00466120"/>
    <w:rsid w:val="004710A2"/>
    <w:rsid w:val="00471671"/>
    <w:rsid w:val="0047611B"/>
    <w:rsid w:val="00480786"/>
    <w:rsid w:val="004815CD"/>
    <w:rsid w:val="00485485"/>
    <w:rsid w:val="004867DB"/>
    <w:rsid w:val="004868D4"/>
    <w:rsid w:val="00490CEC"/>
    <w:rsid w:val="0049356A"/>
    <w:rsid w:val="004948E6"/>
    <w:rsid w:val="004963A8"/>
    <w:rsid w:val="004A3985"/>
    <w:rsid w:val="004B4F5E"/>
    <w:rsid w:val="004B660F"/>
    <w:rsid w:val="004C3D3D"/>
    <w:rsid w:val="004C4995"/>
    <w:rsid w:val="004C5484"/>
    <w:rsid w:val="004C757C"/>
    <w:rsid w:val="004D3402"/>
    <w:rsid w:val="004D510B"/>
    <w:rsid w:val="004D55DD"/>
    <w:rsid w:val="004D6D4A"/>
    <w:rsid w:val="004E168D"/>
    <w:rsid w:val="004E24A3"/>
    <w:rsid w:val="004E4DBE"/>
    <w:rsid w:val="004E4F94"/>
    <w:rsid w:val="004F19A6"/>
    <w:rsid w:val="004F4B5F"/>
    <w:rsid w:val="004F4DA8"/>
    <w:rsid w:val="004F5830"/>
    <w:rsid w:val="004F6CDE"/>
    <w:rsid w:val="005009F5"/>
    <w:rsid w:val="00501742"/>
    <w:rsid w:val="00505CCE"/>
    <w:rsid w:val="00507BE0"/>
    <w:rsid w:val="00511C83"/>
    <w:rsid w:val="00511E8F"/>
    <w:rsid w:val="00512CD6"/>
    <w:rsid w:val="00512EF7"/>
    <w:rsid w:val="00515016"/>
    <w:rsid w:val="0051606C"/>
    <w:rsid w:val="00522B45"/>
    <w:rsid w:val="005239DC"/>
    <w:rsid w:val="005259FA"/>
    <w:rsid w:val="00526005"/>
    <w:rsid w:val="00527C00"/>
    <w:rsid w:val="005303B0"/>
    <w:rsid w:val="0053070B"/>
    <w:rsid w:val="005338D9"/>
    <w:rsid w:val="00533A31"/>
    <w:rsid w:val="00533B34"/>
    <w:rsid w:val="0053526F"/>
    <w:rsid w:val="00536AF5"/>
    <w:rsid w:val="00536F21"/>
    <w:rsid w:val="00541A71"/>
    <w:rsid w:val="00542FE4"/>
    <w:rsid w:val="005431FF"/>
    <w:rsid w:val="00545C0F"/>
    <w:rsid w:val="00550526"/>
    <w:rsid w:val="0055232E"/>
    <w:rsid w:val="00552E8C"/>
    <w:rsid w:val="00560FB9"/>
    <w:rsid w:val="005624F5"/>
    <w:rsid w:val="00563066"/>
    <w:rsid w:val="0056473C"/>
    <w:rsid w:val="00564E19"/>
    <w:rsid w:val="00567F4A"/>
    <w:rsid w:val="00570A3F"/>
    <w:rsid w:val="00574BC9"/>
    <w:rsid w:val="00575ED4"/>
    <w:rsid w:val="00576533"/>
    <w:rsid w:val="00576D5B"/>
    <w:rsid w:val="00582CFE"/>
    <w:rsid w:val="0058567E"/>
    <w:rsid w:val="005872B8"/>
    <w:rsid w:val="00587F9B"/>
    <w:rsid w:val="00590ED2"/>
    <w:rsid w:val="00593A25"/>
    <w:rsid w:val="0059403D"/>
    <w:rsid w:val="0059473B"/>
    <w:rsid w:val="005959C3"/>
    <w:rsid w:val="005A0207"/>
    <w:rsid w:val="005A2F5B"/>
    <w:rsid w:val="005A588A"/>
    <w:rsid w:val="005A792F"/>
    <w:rsid w:val="005B23AB"/>
    <w:rsid w:val="005B2E12"/>
    <w:rsid w:val="005B49DE"/>
    <w:rsid w:val="005C0AE4"/>
    <w:rsid w:val="005C22B9"/>
    <w:rsid w:val="005C2AF5"/>
    <w:rsid w:val="005C451F"/>
    <w:rsid w:val="005C6F1F"/>
    <w:rsid w:val="005C766F"/>
    <w:rsid w:val="005C7A25"/>
    <w:rsid w:val="005C7FBF"/>
    <w:rsid w:val="005D108A"/>
    <w:rsid w:val="005D21C9"/>
    <w:rsid w:val="005D4B18"/>
    <w:rsid w:val="005D534C"/>
    <w:rsid w:val="005D6526"/>
    <w:rsid w:val="005D7899"/>
    <w:rsid w:val="005E0849"/>
    <w:rsid w:val="005E13CF"/>
    <w:rsid w:val="005E3B78"/>
    <w:rsid w:val="005E3D10"/>
    <w:rsid w:val="005E41B8"/>
    <w:rsid w:val="005E772E"/>
    <w:rsid w:val="005E78BE"/>
    <w:rsid w:val="005F1490"/>
    <w:rsid w:val="005F3875"/>
    <w:rsid w:val="005F532A"/>
    <w:rsid w:val="00600021"/>
    <w:rsid w:val="00605460"/>
    <w:rsid w:val="00611292"/>
    <w:rsid w:val="00613E3C"/>
    <w:rsid w:val="00617EAD"/>
    <w:rsid w:val="00622D39"/>
    <w:rsid w:val="00623BAE"/>
    <w:rsid w:val="006269A6"/>
    <w:rsid w:val="00633019"/>
    <w:rsid w:val="006342E4"/>
    <w:rsid w:val="00640EA0"/>
    <w:rsid w:val="00644ECF"/>
    <w:rsid w:val="006560B1"/>
    <w:rsid w:val="00660201"/>
    <w:rsid w:val="006606CB"/>
    <w:rsid w:val="00664C96"/>
    <w:rsid w:val="00664E0E"/>
    <w:rsid w:val="00666A1A"/>
    <w:rsid w:val="006705F0"/>
    <w:rsid w:val="00670612"/>
    <w:rsid w:val="00671060"/>
    <w:rsid w:val="00671B98"/>
    <w:rsid w:val="006734A7"/>
    <w:rsid w:val="006779A6"/>
    <w:rsid w:val="00682C31"/>
    <w:rsid w:val="006846A8"/>
    <w:rsid w:val="006855AA"/>
    <w:rsid w:val="00694361"/>
    <w:rsid w:val="00695B14"/>
    <w:rsid w:val="006A138E"/>
    <w:rsid w:val="006A3EDE"/>
    <w:rsid w:val="006A5912"/>
    <w:rsid w:val="006A5997"/>
    <w:rsid w:val="006A5AF6"/>
    <w:rsid w:val="006A7387"/>
    <w:rsid w:val="006B0ABC"/>
    <w:rsid w:val="006B58C6"/>
    <w:rsid w:val="006B6911"/>
    <w:rsid w:val="006C03C3"/>
    <w:rsid w:val="006C063F"/>
    <w:rsid w:val="006C1A2D"/>
    <w:rsid w:val="006C1BC0"/>
    <w:rsid w:val="006C1E2C"/>
    <w:rsid w:val="006C1F1F"/>
    <w:rsid w:val="006C35C2"/>
    <w:rsid w:val="006D11D4"/>
    <w:rsid w:val="006D5076"/>
    <w:rsid w:val="006D55C0"/>
    <w:rsid w:val="006E008F"/>
    <w:rsid w:val="006E0CF2"/>
    <w:rsid w:val="006E2A62"/>
    <w:rsid w:val="006E3878"/>
    <w:rsid w:val="006E63DB"/>
    <w:rsid w:val="006E7F3A"/>
    <w:rsid w:val="006F3285"/>
    <w:rsid w:val="006F5885"/>
    <w:rsid w:val="006F617F"/>
    <w:rsid w:val="006F61A1"/>
    <w:rsid w:val="006F6E12"/>
    <w:rsid w:val="006F724F"/>
    <w:rsid w:val="006F7C23"/>
    <w:rsid w:val="00700BE7"/>
    <w:rsid w:val="007014D2"/>
    <w:rsid w:val="00703BBF"/>
    <w:rsid w:val="00705EB3"/>
    <w:rsid w:val="00706538"/>
    <w:rsid w:val="00706A95"/>
    <w:rsid w:val="00710D74"/>
    <w:rsid w:val="00713679"/>
    <w:rsid w:val="007140D9"/>
    <w:rsid w:val="00715069"/>
    <w:rsid w:val="007162A8"/>
    <w:rsid w:val="00716FE7"/>
    <w:rsid w:val="0071776E"/>
    <w:rsid w:val="00720CED"/>
    <w:rsid w:val="00726596"/>
    <w:rsid w:val="007447AD"/>
    <w:rsid w:val="007541CB"/>
    <w:rsid w:val="00754E5A"/>
    <w:rsid w:val="00757F19"/>
    <w:rsid w:val="00764FF2"/>
    <w:rsid w:val="00765058"/>
    <w:rsid w:val="00767624"/>
    <w:rsid w:val="0077057F"/>
    <w:rsid w:val="0077169D"/>
    <w:rsid w:val="00772563"/>
    <w:rsid w:val="00772A74"/>
    <w:rsid w:val="00780530"/>
    <w:rsid w:val="0078467B"/>
    <w:rsid w:val="00785365"/>
    <w:rsid w:val="0078589B"/>
    <w:rsid w:val="00787512"/>
    <w:rsid w:val="007903ED"/>
    <w:rsid w:val="00792E80"/>
    <w:rsid w:val="00794B79"/>
    <w:rsid w:val="00796F11"/>
    <w:rsid w:val="00797141"/>
    <w:rsid w:val="00797ACB"/>
    <w:rsid w:val="00797CBE"/>
    <w:rsid w:val="00797EBE"/>
    <w:rsid w:val="007A1387"/>
    <w:rsid w:val="007A13A1"/>
    <w:rsid w:val="007A3126"/>
    <w:rsid w:val="007A4323"/>
    <w:rsid w:val="007A6492"/>
    <w:rsid w:val="007B0D2B"/>
    <w:rsid w:val="007B1435"/>
    <w:rsid w:val="007B1AC4"/>
    <w:rsid w:val="007B2E09"/>
    <w:rsid w:val="007B3DA7"/>
    <w:rsid w:val="007C0203"/>
    <w:rsid w:val="007C17DC"/>
    <w:rsid w:val="007C2003"/>
    <w:rsid w:val="007D1404"/>
    <w:rsid w:val="007D2AB6"/>
    <w:rsid w:val="007D3F7F"/>
    <w:rsid w:val="007D4AE6"/>
    <w:rsid w:val="007D5B74"/>
    <w:rsid w:val="007D5D15"/>
    <w:rsid w:val="007D77CB"/>
    <w:rsid w:val="007E04D5"/>
    <w:rsid w:val="007E32B4"/>
    <w:rsid w:val="007E6E62"/>
    <w:rsid w:val="007F2408"/>
    <w:rsid w:val="007F418C"/>
    <w:rsid w:val="00803DEF"/>
    <w:rsid w:val="008060F4"/>
    <w:rsid w:val="00806A68"/>
    <w:rsid w:val="00806AE5"/>
    <w:rsid w:val="008103E9"/>
    <w:rsid w:val="00810F50"/>
    <w:rsid w:val="00811D4B"/>
    <w:rsid w:val="00817657"/>
    <w:rsid w:val="00821C99"/>
    <w:rsid w:val="00823091"/>
    <w:rsid w:val="0082616C"/>
    <w:rsid w:val="0082628B"/>
    <w:rsid w:val="00833B4C"/>
    <w:rsid w:val="00836ACF"/>
    <w:rsid w:val="00840353"/>
    <w:rsid w:val="00841B08"/>
    <w:rsid w:val="00842CCD"/>
    <w:rsid w:val="00847E0C"/>
    <w:rsid w:val="008503A4"/>
    <w:rsid w:val="00850C96"/>
    <w:rsid w:val="008513C9"/>
    <w:rsid w:val="008530FF"/>
    <w:rsid w:val="008557E3"/>
    <w:rsid w:val="00856AAB"/>
    <w:rsid w:val="008620FA"/>
    <w:rsid w:val="00864F77"/>
    <w:rsid w:val="00865029"/>
    <w:rsid w:val="008730D2"/>
    <w:rsid w:val="00873218"/>
    <w:rsid w:val="00874768"/>
    <w:rsid w:val="008766B5"/>
    <w:rsid w:val="008805F7"/>
    <w:rsid w:val="00881688"/>
    <w:rsid w:val="0088178E"/>
    <w:rsid w:val="00882CFD"/>
    <w:rsid w:val="0088532C"/>
    <w:rsid w:val="00887178"/>
    <w:rsid w:val="0089192E"/>
    <w:rsid w:val="00894159"/>
    <w:rsid w:val="008961FC"/>
    <w:rsid w:val="008964F0"/>
    <w:rsid w:val="0089784C"/>
    <w:rsid w:val="00897A92"/>
    <w:rsid w:val="008A0686"/>
    <w:rsid w:val="008A18AD"/>
    <w:rsid w:val="008A1EC6"/>
    <w:rsid w:val="008A268A"/>
    <w:rsid w:val="008A52D7"/>
    <w:rsid w:val="008A59B0"/>
    <w:rsid w:val="008A70F5"/>
    <w:rsid w:val="008B00CA"/>
    <w:rsid w:val="008B2327"/>
    <w:rsid w:val="008B515D"/>
    <w:rsid w:val="008B6CF6"/>
    <w:rsid w:val="008C2444"/>
    <w:rsid w:val="008C327B"/>
    <w:rsid w:val="008C3CDE"/>
    <w:rsid w:val="008D15CB"/>
    <w:rsid w:val="008D4E42"/>
    <w:rsid w:val="008D4EE0"/>
    <w:rsid w:val="008D50D8"/>
    <w:rsid w:val="008D525C"/>
    <w:rsid w:val="008D5360"/>
    <w:rsid w:val="008D6EBF"/>
    <w:rsid w:val="008E30E9"/>
    <w:rsid w:val="008E51C6"/>
    <w:rsid w:val="008E7D70"/>
    <w:rsid w:val="008F0D9E"/>
    <w:rsid w:val="008F2319"/>
    <w:rsid w:val="00903097"/>
    <w:rsid w:val="00905A0F"/>
    <w:rsid w:val="00906A2F"/>
    <w:rsid w:val="009111EF"/>
    <w:rsid w:val="00911BB3"/>
    <w:rsid w:val="00911FC3"/>
    <w:rsid w:val="00913EEA"/>
    <w:rsid w:val="00917384"/>
    <w:rsid w:val="00920008"/>
    <w:rsid w:val="0093133A"/>
    <w:rsid w:val="0093183B"/>
    <w:rsid w:val="009321E8"/>
    <w:rsid w:val="009323CC"/>
    <w:rsid w:val="0093372E"/>
    <w:rsid w:val="00936932"/>
    <w:rsid w:val="009409D3"/>
    <w:rsid w:val="00944B84"/>
    <w:rsid w:val="00947122"/>
    <w:rsid w:val="0095488A"/>
    <w:rsid w:val="00956C2C"/>
    <w:rsid w:val="00956E19"/>
    <w:rsid w:val="009578DD"/>
    <w:rsid w:val="009676DE"/>
    <w:rsid w:val="0097132D"/>
    <w:rsid w:val="00971C61"/>
    <w:rsid w:val="0097518D"/>
    <w:rsid w:val="00981035"/>
    <w:rsid w:val="00981F07"/>
    <w:rsid w:val="009841FE"/>
    <w:rsid w:val="00984320"/>
    <w:rsid w:val="009867BB"/>
    <w:rsid w:val="009931EC"/>
    <w:rsid w:val="00997B3B"/>
    <w:rsid w:val="009A0A16"/>
    <w:rsid w:val="009A0C98"/>
    <w:rsid w:val="009A0D1B"/>
    <w:rsid w:val="009A24D8"/>
    <w:rsid w:val="009A2F71"/>
    <w:rsid w:val="009A63B0"/>
    <w:rsid w:val="009A6994"/>
    <w:rsid w:val="009A73CF"/>
    <w:rsid w:val="009B15B6"/>
    <w:rsid w:val="009B2AA6"/>
    <w:rsid w:val="009B41F4"/>
    <w:rsid w:val="009B4E23"/>
    <w:rsid w:val="009C4447"/>
    <w:rsid w:val="009C7393"/>
    <w:rsid w:val="009D0FFC"/>
    <w:rsid w:val="009D3B40"/>
    <w:rsid w:val="009E156F"/>
    <w:rsid w:val="009E1E79"/>
    <w:rsid w:val="009E462A"/>
    <w:rsid w:val="009E5E7D"/>
    <w:rsid w:val="009E7DE8"/>
    <w:rsid w:val="009F6065"/>
    <w:rsid w:val="00A04000"/>
    <w:rsid w:val="00A0424F"/>
    <w:rsid w:val="00A056EB"/>
    <w:rsid w:val="00A10491"/>
    <w:rsid w:val="00A10A9C"/>
    <w:rsid w:val="00A10E8F"/>
    <w:rsid w:val="00A10FAF"/>
    <w:rsid w:val="00A11A34"/>
    <w:rsid w:val="00A11FE7"/>
    <w:rsid w:val="00A12BA8"/>
    <w:rsid w:val="00A141A2"/>
    <w:rsid w:val="00A15544"/>
    <w:rsid w:val="00A16712"/>
    <w:rsid w:val="00A167D9"/>
    <w:rsid w:val="00A173B1"/>
    <w:rsid w:val="00A17CF2"/>
    <w:rsid w:val="00A2002B"/>
    <w:rsid w:val="00A207F0"/>
    <w:rsid w:val="00A20DF1"/>
    <w:rsid w:val="00A214E3"/>
    <w:rsid w:val="00A2195F"/>
    <w:rsid w:val="00A25780"/>
    <w:rsid w:val="00A25F2B"/>
    <w:rsid w:val="00A26ABD"/>
    <w:rsid w:val="00A3305F"/>
    <w:rsid w:val="00A33C95"/>
    <w:rsid w:val="00A353F9"/>
    <w:rsid w:val="00A36936"/>
    <w:rsid w:val="00A43805"/>
    <w:rsid w:val="00A44617"/>
    <w:rsid w:val="00A447B4"/>
    <w:rsid w:val="00A4502B"/>
    <w:rsid w:val="00A4538A"/>
    <w:rsid w:val="00A46938"/>
    <w:rsid w:val="00A5036E"/>
    <w:rsid w:val="00A50675"/>
    <w:rsid w:val="00A5096C"/>
    <w:rsid w:val="00A512D3"/>
    <w:rsid w:val="00A520B8"/>
    <w:rsid w:val="00A532E8"/>
    <w:rsid w:val="00A54BE4"/>
    <w:rsid w:val="00A60CEC"/>
    <w:rsid w:val="00A60EE2"/>
    <w:rsid w:val="00A61866"/>
    <w:rsid w:val="00A6370A"/>
    <w:rsid w:val="00A63E80"/>
    <w:rsid w:val="00A64789"/>
    <w:rsid w:val="00A655D8"/>
    <w:rsid w:val="00A6607E"/>
    <w:rsid w:val="00A70533"/>
    <w:rsid w:val="00A71521"/>
    <w:rsid w:val="00A75252"/>
    <w:rsid w:val="00A77704"/>
    <w:rsid w:val="00A801EE"/>
    <w:rsid w:val="00A82ADE"/>
    <w:rsid w:val="00A86E17"/>
    <w:rsid w:val="00A90379"/>
    <w:rsid w:val="00A90737"/>
    <w:rsid w:val="00A95914"/>
    <w:rsid w:val="00A966D4"/>
    <w:rsid w:val="00A96A69"/>
    <w:rsid w:val="00A97F9D"/>
    <w:rsid w:val="00AA2057"/>
    <w:rsid w:val="00AA47D2"/>
    <w:rsid w:val="00AA4C30"/>
    <w:rsid w:val="00AB0EB0"/>
    <w:rsid w:val="00AB3B28"/>
    <w:rsid w:val="00AB50B6"/>
    <w:rsid w:val="00AB61DD"/>
    <w:rsid w:val="00AB7536"/>
    <w:rsid w:val="00AC09D6"/>
    <w:rsid w:val="00AC4457"/>
    <w:rsid w:val="00AC4F74"/>
    <w:rsid w:val="00AD1ADF"/>
    <w:rsid w:val="00AD79F9"/>
    <w:rsid w:val="00AE5A63"/>
    <w:rsid w:val="00AE76F7"/>
    <w:rsid w:val="00AF0F82"/>
    <w:rsid w:val="00AF16EB"/>
    <w:rsid w:val="00AF405F"/>
    <w:rsid w:val="00AF4B1F"/>
    <w:rsid w:val="00AF4C64"/>
    <w:rsid w:val="00AF5C5F"/>
    <w:rsid w:val="00B020C5"/>
    <w:rsid w:val="00B05868"/>
    <w:rsid w:val="00B05B05"/>
    <w:rsid w:val="00B07CC5"/>
    <w:rsid w:val="00B11908"/>
    <w:rsid w:val="00B11AC1"/>
    <w:rsid w:val="00B12E5F"/>
    <w:rsid w:val="00B13342"/>
    <w:rsid w:val="00B13786"/>
    <w:rsid w:val="00B141E0"/>
    <w:rsid w:val="00B17626"/>
    <w:rsid w:val="00B21A07"/>
    <w:rsid w:val="00B22249"/>
    <w:rsid w:val="00B3052C"/>
    <w:rsid w:val="00B3322F"/>
    <w:rsid w:val="00B3460B"/>
    <w:rsid w:val="00B36916"/>
    <w:rsid w:val="00B36E60"/>
    <w:rsid w:val="00B37FF1"/>
    <w:rsid w:val="00B40FF3"/>
    <w:rsid w:val="00B41783"/>
    <w:rsid w:val="00B43CE9"/>
    <w:rsid w:val="00B44C9B"/>
    <w:rsid w:val="00B4510A"/>
    <w:rsid w:val="00B45EBC"/>
    <w:rsid w:val="00B46900"/>
    <w:rsid w:val="00B47FF0"/>
    <w:rsid w:val="00B504DD"/>
    <w:rsid w:val="00B51E6A"/>
    <w:rsid w:val="00B53318"/>
    <w:rsid w:val="00B54A7B"/>
    <w:rsid w:val="00B55001"/>
    <w:rsid w:val="00B55610"/>
    <w:rsid w:val="00B57D32"/>
    <w:rsid w:val="00B60344"/>
    <w:rsid w:val="00B62827"/>
    <w:rsid w:val="00B63746"/>
    <w:rsid w:val="00B6542E"/>
    <w:rsid w:val="00B65834"/>
    <w:rsid w:val="00B663E3"/>
    <w:rsid w:val="00B674B6"/>
    <w:rsid w:val="00B70529"/>
    <w:rsid w:val="00B712E0"/>
    <w:rsid w:val="00B7239D"/>
    <w:rsid w:val="00B73057"/>
    <w:rsid w:val="00B744C6"/>
    <w:rsid w:val="00B76AD2"/>
    <w:rsid w:val="00B80640"/>
    <w:rsid w:val="00B819D6"/>
    <w:rsid w:val="00B84755"/>
    <w:rsid w:val="00B87A0A"/>
    <w:rsid w:val="00B9092D"/>
    <w:rsid w:val="00B913DD"/>
    <w:rsid w:val="00B91A83"/>
    <w:rsid w:val="00BA0D90"/>
    <w:rsid w:val="00BA2D50"/>
    <w:rsid w:val="00BA37C0"/>
    <w:rsid w:val="00BA73ED"/>
    <w:rsid w:val="00BB0318"/>
    <w:rsid w:val="00BB06FF"/>
    <w:rsid w:val="00BB0A2C"/>
    <w:rsid w:val="00BB1FCC"/>
    <w:rsid w:val="00BB3A43"/>
    <w:rsid w:val="00BB4FB1"/>
    <w:rsid w:val="00BB6135"/>
    <w:rsid w:val="00BB62BA"/>
    <w:rsid w:val="00BC0A49"/>
    <w:rsid w:val="00BC50B2"/>
    <w:rsid w:val="00BC52CF"/>
    <w:rsid w:val="00BC631B"/>
    <w:rsid w:val="00BC72F3"/>
    <w:rsid w:val="00BD1C43"/>
    <w:rsid w:val="00BD62E8"/>
    <w:rsid w:val="00BD707E"/>
    <w:rsid w:val="00BD7966"/>
    <w:rsid w:val="00BE036B"/>
    <w:rsid w:val="00BE335A"/>
    <w:rsid w:val="00BE46C7"/>
    <w:rsid w:val="00BE4F55"/>
    <w:rsid w:val="00BF1D75"/>
    <w:rsid w:val="00BF29BD"/>
    <w:rsid w:val="00BF3D24"/>
    <w:rsid w:val="00C0222C"/>
    <w:rsid w:val="00C0433F"/>
    <w:rsid w:val="00C0556C"/>
    <w:rsid w:val="00C061DB"/>
    <w:rsid w:val="00C06CD7"/>
    <w:rsid w:val="00C070F7"/>
    <w:rsid w:val="00C20238"/>
    <w:rsid w:val="00C24D41"/>
    <w:rsid w:val="00C265C6"/>
    <w:rsid w:val="00C27F88"/>
    <w:rsid w:val="00C300AD"/>
    <w:rsid w:val="00C3212D"/>
    <w:rsid w:val="00C331F2"/>
    <w:rsid w:val="00C33829"/>
    <w:rsid w:val="00C347B4"/>
    <w:rsid w:val="00C36307"/>
    <w:rsid w:val="00C3743C"/>
    <w:rsid w:val="00C37BBE"/>
    <w:rsid w:val="00C45C92"/>
    <w:rsid w:val="00C46F53"/>
    <w:rsid w:val="00C52CEE"/>
    <w:rsid w:val="00C53BAB"/>
    <w:rsid w:val="00C55FF0"/>
    <w:rsid w:val="00C56590"/>
    <w:rsid w:val="00C565B8"/>
    <w:rsid w:val="00C655C6"/>
    <w:rsid w:val="00C72D74"/>
    <w:rsid w:val="00C73192"/>
    <w:rsid w:val="00C73D98"/>
    <w:rsid w:val="00C74C9A"/>
    <w:rsid w:val="00C76547"/>
    <w:rsid w:val="00C77245"/>
    <w:rsid w:val="00C80451"/>
    <w:rsid w:val="00C97384"/>
    <w:rsid w:val="00C977C6"/>
    <w:rsid w:val="00CA2DCB"/>
    <w:rsid w:val="00CB0526"/>
    <w:rsid w:val="00CB44C1"/>
    <w:rsid w:val="00CB78C9"/>
    <w:rsid w:val="00CC0A2B"/>
    <w:rsid w:val="00CC0F4C"/>
    <w:rsid w:val="00CC12EE"/>
    <w:rsid w:val="00CC2335"/>
    <w:rsid w:val="00CC7AD1"/>
    <w:rsid w:val="00CD1A25"/>
    <w:rsid w:val="00CE0708"/>
    <w:rsid w:val="00CE10DD"/>
    <w:rsid w:val="00CE5983"/>
    <w:rsid w:val="00CE70EC"/>
    <w:rsid w:val="00CE7687"/>
    <w:rsid w:val="00CF20A4"/>
    <w:rsid w:val="00CF50FE"/>
    <w:rsid w:val="00CF654B"/>
    <w:rsid w:val="00D00C49"/>
    <w:rsid w:val="00D00E08"/>
    <w:rsid w:val="00D021E8"/>
    <w:rsid w:val="00D04A85"/>
    <w:rsid w:val="00D11E43"/>
    <w:rsid w:val="00D1219F"/>
    <w:rsid w:val="00D12AC5"/>
    <w:rsid w:val="00D13190"/>
    <w:rsid w:val="00D13910"/>
    <w:rsid w:val="00D149CE"/>
    <w:rsid w:val="00D14DBB"/>
    <w:rsid w:val="00D21437"/>
    <w:rsid w:val="00D22E91"/>
    <w:rsid w:val="00D31F61"/>
    <w:rsid w:val="00D339D8"/>
    <w:rsid w:val="00D35E0B"/>
    <w:rsid w:val="00D41847"/>
    <w:rsid w:val="00D428D6"/>
    <w:rsid w:val="00D42C8E"/>
    <w:rsid w:val="00D43C27"/>
    <w:rsid w:val="00D45BB9"/>
    <w:rsid w:val="00D46289"/>
    <w:rsid w:val="00D47A36"/>
    <w:rsid w:val="00D5430A"/>
    <w:rsid w:val="00D54851"/>
    <w:rsid w:val="00D55BFF"/>
    <w:rsid w:val="00D56B7B"/>
    <w:rsid w:val="00D61609"/>
    <w:rsid w:val="00D61D9F"/>
    <w:rsid w:val="00D62973"/>
    <w:rsid w:val="00D6729E"/>
    <w:rsid w:val="00D70D4D"/>
    <w:rsid w:val="00D71569"/>
    <w:rsid w:val="00D73634"/>
    <w:rsid w:val="00D73ABC"/>
    <w:rsid w:val="00D763AE"/>
    <w:rsid w:val="00D81036"/>
    <w:rsid w:val="00D82869"/>
    <w:rsid w:val="00D87C17"/>
    <w:rsid w:val="00D918B6"/>
    <w:rsid w:val="00D92259"/>
    <w:rsid w:val="00D92C48"/>
    <w:rsid w:val="00D94D28"/>
    <w:rsid w:val="00DA2ECE"/>
    <w:rsid w:val="00DA5615"/>
    <w:rsid w:val="00DA5C2D"/>
    <w:rsid w:val="00DB5B88"/>
    <w:rsid w:val="00DB6EE4"/>
    <w:rsid w:val="00DB79E5"/>
    <w:rsid w:val="00DC030E"/>
    <w:rsid w:val="00DC3B54"/>
    <w:rsid w:val="00DC41F5"/>
    <w:rsid w:val="00DC682C"/>
    <w:rsid w:val="00DC7FFC"/>
    <w:rsid w:val="00DD0B7D"/>
    <w:rsid w:val="00DD1B1F"/>
    <w:rsid w:val="00DD6851"/>
    <w:rsid w:val="00DE0974"/>
    <w:rsid w:val="00DE2527"/>
    <w:rsid w:val="00DE37EF"/>
    <w:rsid w:val="00DE3B18"/>
    <w:rsid w:val="00DE4393"/>
    <w:rsid w:val="00DE6BF7"/>
    <w:rsid w:val="00DE7A64"/>
    <w:rsid w:val="00DF05F0"/>
    <w:rsid w:val="00DF3760"/>
    <w:rsid w:val="00DF46CD"/>
    <w:rsid w:val="00DF54D2"/>
    <w:rsid w:val="00E05017"/>
    <w:rsid w:val="00E06D40"/>
    <w:rsid w:val="00E10B54"/>
    <w:rsid w:val="00E127DD"/>
    <w:rsid w:val="00E12C74"/>
    <w:rsid w:val="00E15DD0"/>
    <w:rsid w:val="00E1711A"/>
    <w:rsid w:val="00E175D1"/>
    <w:rsid w:val="00E216D7"/>
    <w:rsid w:val="00E21AA6"/>
    <w:rsid w:val="00E22B60"/>
    <w:rsid w:val="00E23FA1"/>
    <w:rsid w:val="00E3012D"/>
    <w:rsid w:val="00E32051"/>
    <w:rsid w:val="00E32803"/>
    <w:rsid w:val="00E33EEE"/>
    <w:rsid w:val="00E344D3"/>
    <w:rsid w:val="00E41DED"/>
    <w:rsid w:val="00E42F87"/>
    <w:rsid w:val="00E468CC"/>
    <w:rsid w:val="00E50231"/>
    <w:rsid w:val="00E5348D"/>
    <w:rsid w:val="00E54A07"/>
    <w:rsid w:val="00E55D05"/>
    <w:rsid w:val="00E56BED"/>
    <w:rsid w:val="00E578BF"/>
    <w:rsid w:val="00E60E5F"/>
    <w:rsid w:val="00E61C3B"/>
    <w:rsid w:val="00E61D10"/>
    <w:rsid w:val="00E63219"/>
    <w:rsid w:val="00E64595"/>
    <w:rsid w:val="00E662E7"/>
    <w:rsid w:val="00E6751B"/>
    <w:rsid w:val="00E6797C"/>
    <w:rsid w:val="00E72562"/>
    <w:rsid w:val="00E74B43"/>
    <w:rsid w:val="00E751B8"/>
    <w:rsid w:val="00E7759E"/>
    <w:rsid w:val="00E815E4"/>
    <w:rsid w:val="00E81633"/>
    <w:rsid w:val="00E85C76"/>
    <w:rsid w:val="00E8643D"/>
    <w:rsid w:val="00E8682A"/>
    <w:rsid w:val="00E91FD3"/>
    <w:rsid w:val="00E92D33"/>
    <w:rsid w:val="00E957FE"/>
    <w:rsid w:val="00E969C0"/>
    <w:rsid w:val="00EA0D99"/>
    <w:rsid w:val="00EA5236"/>
    <w:rsid w:val="00EA78D4"/>
    <w:rsid w:val="00EB07DD"/>
    <w:rsid w:val="00EB3F06"/>
    <w:rsid w:val="00EC1FF0"/>
    <w:rsid w:val="00EC2127"/>
    <w:rsid w:val="00EC2F0B"/>
    <w:rsid w:val="00EC3883"/>
    <w:rsid w:val="00EC5D7B"/>
    <w:rsid w:val="00EC6FC8"/>
    <w:rsid w:val="00ED0984"/>
    <w:rsid w:val="00ED1A0F"/>
    <w:rsid w:val="00ED393D"/>
    <w:rsid w:val="00ED4ECE"/>
    <w:rsid w:val="00ED700C"/>
    <w:rsid w:val="00ED7E4D"/>
    <w:rsid w:val="00EE1C02"/>
    <w:rsid w:val="00EE4C19"/>
    <w:rsid w:val="00EE4CEB"/>
    <w:rsid w:val="00EE7A9A"/>
    <w:rsid w:val="00EE7BF1"/>
    <w:rsid w:val="00EF35B9"/>
    <w:rsid w:val="00EF415C"/>
    <w:rsid w:val="00EF5890"/>
    <w:rsid w:val="00EF6865"/>
    <w:rsid w:val="00F00457"/>
    <w:rsid w:val="00F02B76"/>
    <w:rsid w:val="00F03168"/>
    <w:rsid w:val="00F04C07"/>
    <w:rsid w:val="00F06541"/>
    <w:rsid w:val="00F105FA"/>
    <w:rsid w:val="00F14ABD"/>
    <w:rsid w:val="00F16061"/>
    <w:rsid w:val="00F16D13"/>
    <w:rsid w:val="00F17001"/>
    <w:rsid w:val="00F22008"/>
    <w:rsid w:val="00F2331C"/>
    <w:rsid w:val="00F23869"/>
    <w:rsid w:val="00F27208"/>
    <w:rsid w:val="00F339A8"/>
    <w:rsid w:val="00F363C5"/>
    <w:rsid w:val="00F37A53"/>
    <w:rsid w:val="00F411A1"/>
    <w:rsid w:val="00F415B9"/>
    <w:rsid w:val="00F42E1D"/>
    <w:rsid w:val="00F430E9"/>
    <w:rsid w:val="00F43114"/>
    <w:rsid w:val="00F432FB"/>
    <w:rsid w:val="00F45F6D"/>
    <w:rsid w:val="00F4646D"/>
    <w:rsid w:val="00F464F0"/>
    <w:rsid w:val="00F4709C"/>
    <w:rsid w:val="00F47411"/>
    <w:rsid w:val="00F4769E"/>
    <w:rsid w:val="00F47AFC"/>
    <w:rsid w:val="00F537AA"/>
    <w:rsid w:val="00F55F82"/>
    <w:rsid w:val="00F56385"/>
    <w:rsid w:val="00F612C0"/>
    <w:rsid w:val="00F61609"/>
    <w:rsid w:val="00F625C3"/>
    <w:rsid w:val="00F63684"/>
    <w:rsid w:val="00F64307"/>
    <w:rsid w:val="00F664A5"/>
    <w:rsid w:val="00F67BF9"/>
    <w:rsid w:val="00F70942"/>
    <w:rsid w:val="00F73955"/>
    <w:rsid w:val="00F74765"/>
    <w:rsid w:val="00F75076"/>
    <w:rsid w:val="00F75727"/>
    <w:rsid w:val="00F77274"/>
    <w:rsid w:val="00F82B9B"/>
    <w:rsid w:val="00F86347"/>
    <w:rsid w:val="00F915AC"/>
    <w:rsid w:val="00F91EC3"/>
    <w:rsid w:val="00F92E66"/>
    <w:rsid w:val="00F92FC1"/>
    <w:rsid w:val="00F96A4D"/>
    <w:rsid w:val="00F9760F"/>
    <w:rsid w:val="00FA0C21"/>
    <w:rsid w:val="00FA0C6B"/>
    <w:rsid w:val="00FA2A3A"/>
    <w:rsid w:val="00FA3847"/>
    <w:rsid w:val="00FB1AF1"/>
    <w:rsid w:val="00FB260A"/>
    <w:rsid w:val="00FB3D5A"/>
    <w:rsid w:val="00FB4921"/>
    <w:rsid w:val="00FB5328"/>
    <w:rsid w:val="00FB5943"/>
    <w:rsid w:val="00FB5DFB"/>
    <w:rsid w:val="00FB7DFE"/>
    <w:rsid w:val="00FC18F6"/>
    <w:rsid w:val="00FC19C1"/>
    <w:rsid w:val="00FC2557"/>
    <w:rsid w:val="00FC31BD"/>
    <w:rsid w:val="00FC356E"/>
    <w:rsid w:val="00FC7E31"/>
    <w:rsid w:val="00FD113A"/>
    <w:rsid w:val="00FD1626"/>
    <w:rsid w:val="00FD1667"/>
    <w:rsid w:val="00FD16BB"/>
    <w:rsid w:val="00FD1C5C"/>
    <w:rsid w:val="00FE0F1D"/>
    <w:rsid w:val="00FE4829"/>
    <w:rsid w:val="00FE5675"/>
    <w:rsid w:val="00FE6A32"/>
    <w:rsid w:val="00FF01C4"/>
    <w:rsid w:val="00FF13C1"/>
    <w:rsid w:val="00FF4297"/>
    <w:rsid w:val="00FF620D"/>
    <w:rsid w:val="00FF662C"/>
    <w:rsid w:val="00FF6D61"/>
    <w:rsid w:val="00FF72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1F3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1B1F"/>
    <w:pPr>
      <w:spacing w:after="0" w:line="240" w:lineRule="auto"/>
    </w:pPr>
    <w:rPr>
      <w:rFonts w:ascii="Times New Roman" w:eastAsia="Times New Roman" w:hAnsi="Times New Roman" w:cs="Times New Roman"/>
      <w:sz w:val="20"/>
      <w:szCs w:val="20"/>
      <w:lang w:val="en-GB" w:eastAsia="de-DE"/>
    </w:rPr>
  </w:style>
  <w:style w:type="paragraph" w:styleId="Heading1">
    <w:name w:val="heading 1"/>
    <w:next w:val="BasicText"/>
    <w:link w:val="Heading1Char"/>
    <w:qFormat/>
    <w:rsid w:val="00256E2C"/>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val="en-GB"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10"/>
      </w:numPr>
      <w:spacing w:before="240" w:after="60"/>
      <w:outlineLvl w:val="5"/>
    </w:pPr>
    <w:rPr>
      <w:i/>
      <w:sz w:val="22"/>
    </w:rPr>
  </w:style>
  <w:style w:type="paragraph" w:styleId="Heading7">
    <w:name w:val="heading 7"/>
    <w:basedOn w:val="Normal"/>
    <w:next w:val="Normal"/>
    <w:link w:val="Heading7Char"/>
    <w:qFormat/>
    <w:rsid w:val="00670612"/>
    <w:pPr>
      <w:numPr>
        <w:ilvl w:val="6"/>
        <w:numId w:val="10"/>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380FD6"/>
    <w:pPr>
      <w:keepLines/>
      <w:spacing w:after="0" w:line="240" w:lineRule="auto"/>
      <w:ind w:left="425" w:hanging="425"/>
      <w:jc w:val="both"/>
    </w:pPr>
    <w:rPr>
      <w:rFonts w:ascii="Times New Roman" w:eastAsia="Times New Roman" w:hAnsi="Times New Roman" w:cs="Times New Roman"/>
      <w:sz w:val="20"/>
      <w:szCs w:val="20"/>
      <w:lang w:val="en-GB" w:eastAsia="de-DE"/>
    </w:rPr>
  </w:style>
  <w:style w:type="character" w:customStyle="1" w:styleId="FootnoteTextChar">
    <w:name w:val="Footnote Text Char"/>
    <w:basedOn w:val="DefaultParagraphFont"/>
    <w:link w:val="FootnoteText"/>
    <w:semiHidden/>
    <w:rsid w:val="00380FD6"/>
    <w:rPr>
      <w:rFonts w:ascii="Times New Roman" w:eastAsia="Times New Roman" w:hAnsi="Times New Roman" w:cs="Times New Roman"/>
      <w:sz w:val="20"/>
      <w:szCs w:val="20"/>
      <w:lang w:val="en-GB"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380FD6"/>
    <w:pPr>
      <w:tabs>
        <w:tab w:val="center" w:pos="4536"/>
        <w:tab w:val="right" w:pos="9072"/>
      </w:tabs>
      <w:spacing w:after="0" w:line="240" w:lineRule="auto"/>
    </w:pPr>
    <w:rPr>
      <w:rFonts w:ascii="Times New Roman" w:eastAsia="Times New Roman" w:hAnsi="Times New Roman" w:cs="Times New Roman"/>
      <w:sz w:val="20"/>
      <w:szCs w:val="20"/>
      <w:lang w:val="en-GB" w:eastAsia="de-DE"/>
    </w:rPr>
  </w:style>
  <w:style w:type="character" w:customStyle="1" w:styleId="FooterChar">
    <w:name w:val="Footer Char"/>
    <w:basedOn w:val="DefaultParagraphFont"/>
    <w:link w:val="Footer"/>
    <w:uiPriority w:val="1"/>
    <w:rsid w:val="00380FD6"/>
    <w:rPr>
      <w:rFonts w:ascii="Times New Roman" w:eastAsia="Times New Roman" w:hAnsi="Times New Roman" w:cs="Times New Roman"/>
      <w:sz w:val="20"/>
      <w:szCs w:val="20"/>
      <w:lang w:val="en-GB" w:eastAsia="de-DE"/>
    </w:rPr>
  </w:style>
  <w:style w:type="paragraph" w:customStyle="1" w:styleId="BasicText">
    <w:name w:val="Basic Text"/>
    <w:link w:val="BasicTextZchn"/>
    <w:rsid w:val="000126E5"/>
    <w:pPr>
      <w:spacing w:after="240" w:line="360" w:lineRule="atLeast"/>
      <w:jc w:val="both"/>
    </w:pPr>
    <w:rPr>
      <w:rFonts w:ascii="Times New Roman" w:eastAsia="Times New Roman" w:hAnsi="Times New Roman" w:cs="Times New Roman"/>
      <w:sz w:val="24"/>
      <w:szCs w:val="20"/>
      <w:lang w:val="en-GB"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256E2C"/>
    <w:rPr>
      <w:rFonts w:ascii="Times New Roman" w:eastAsia="Times New Roman" w:hAnsi="Times New Roman" w:cs="Times New Roman"/>
      <w:b/>
      <w:kern w:val="28"/>
      <w:sz w:val="28"/>
      <w:szCs w:val="20"/>
      <w:lang w:val="en-GB"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144A2E"/>
    <w:rPr>
      <w:smallCaps/>
      <w:noProof/>
      <w:lang w:val="en-GB"/>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semiHidden/>
    <w:rsid w:val="00670612"/>
    <w:pPr>
      <w:ind w:left="1985" w:hanging="709"/>
    </w:pPr>
  </w:style>
  <w:style w:type="paragraph" w:styleId="TOC5">
    <w:name w:val="toc 5"/>
    <w:basedOn w:val="TOC4"/>
    <w:next w:val="TOC6"/>
    <w:semiHidden/>
    <w:rsid w:val="00670612"/>
  </w:style>
  <w:style w:type="paragraph" w:styleId="TOC6">
    <w:name w:val="toc 6"/>
    <w:basedOn w:val="Normal"/>
    <w:next w:val="Normal"/>
    <w:semiHidden/>
    <w:rsid w:val="00670612"/>
    <w:pPr>
      <w:tabs>
        <w:tab w:val="right" w:leader="dot" w:pos="8505"/>
      </w:tabs>
      <w:ind w:left="1000"/>
    </w:pPr>
  </w:style>
  <w:style w:type="paragraph" w:styleId="TOC7">
    <w:name w:val="toc 7"/>
    <w:basedOn w:val="Normal"/>
    <w:next w:val="Normal"/>
    <w:semiHidden/>
    <w:rsid w:val="00670612"/>
    <w:pPr>
      <w:tabs>
        <w:tab w:val="right" w:leader="dot" w:pos="8505"/>
      </w:tabs>
      <w:ind w:left="1200"/>
    </w:pPr>
  </w:style>
  <w:style w:type="paragraph" w:styleId="TOC8">
    <w:name w:val="toc 8"/>
    <w:basedOn w:val="TOC2"/>
    <w:next w:val="Normal"/>
    <w:semiHidden/>
    <w:rsid w:val="00670612"/>
  </w:style>
  <w:style w:type="paragraph" w:styleId="TOC9">
    <w:name w:val="toc 9"/>
    <w:basedOn w:val="TOC3"/>
    <w:next w:val="Normal"/>
    <w:semiHidden/>
    <w:rsid w:val="00670612"/>
    <w:pPr>
      <w:ind w:left="567"/>
    </w:pPr>
  </w:style>
  <w:style w:type="paragraph" w:customStyle="1" w:styleId="Subheading1">
    <w:name w:val="Subheading 1"/>
    <w:next w:val="BasicText"/>
    <w:rsid w:val="00DD1B1F"/>
    <w:pPr>
      <w:keepNext/>
      <w:spacing w:before="360" w:after="60" w:line="360" w:lineRule="auto"/>
    </w:pPr>
    <w:rPr>
      <w:rFonts w:ascii="Times New Roman" w:eastAsia="Times New Roman" w:hAnsi="Times New Roman" w:cs="Times New Roman"/>
      <w:i/>
      <w:sz w:val="24"/>
      <w:szCs w:val="20"/>
      <w:lang w:val="en-GB"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0126E5"/>
    <w:rPr>
      <w:rFonts w:ascii="Times New Roman" w:eastAsia="Times New Roman" w:hAnsi="Times New Roman" w:cs="Times New Roman"/>
      <w:sz w:val="24"/>
      <w:szCs w:val="20"/>
      <w:lang w:val="en-GB"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character" w:customStyle="1" w:styleId="BasicCharDE">
    <w:name w:val="Basic Char. (DE)"/>
    <w:qFormat/>
    <w:rsid w:val="00DD1B1F"/>
    <w:rPr>
      <w:lang w:val="de-DE"/>
    </w:rPr>
  </w:style>
  <w:style w:type="paragraph" w:styleId="NormalWeb">
    <w:name w:val="Normal (Web)"/>
    <w:basedOn w:val="Normal"/>
    <w:uiPriority w:val="99"/>
    <w:semiHidden/>
    <w:unhideWhenUsed/>
    <w:rsid w:val="005A588A"/>
    <w:pPr>
      <w:spacing w:before="100" w:beforeAutospacing="1" w:after="100" w:afterAutospacing="1"/>
    </w:pPr>
    <w:rPr>
      <w:rFonts w:eastAsiaTheme="minorEastAsia"/>
      <w:sz w:val="24"/>
      <w:szCs w:val="24"/>
      <w:lang w:val="en-US" w:eastAsia="en-US"/>
    </w:rPr>
  </w:style>
  <w:style w:type="paragraph" w:styleId="ListParagraph">
    <w:name w:val="List Paragraph"/>
    <w:basedOn w:val="Normal"/>
    <w:uiPriority w:val="34"/>
    <w:qFormat/>
    <w:rsid w:val="00507BE0"/>
    <w:pPr>
      <w:ind w:left="720"/>
      <w:contextualSpacing/>
    </w:pPr>
  </w:style>
  <w:style w:type="character" w:styleId="CommentReference">
    <w:name w:val="annotation reference"/>
    <w:basedOn w:val="DefaultParagraphFont"/>
    <w:uiPriority w:val="99"/>
    <w:semiHidden/>
    <w:unhideWhenUsed/>
    <w:rsid w:val="00BC52CF"/>
    <w:rPr>
      <w:sz w:val="18"/>
      <w:szCs w:val="18"/>
    </w:rPr>
  </w:style>
  <w:style w:type="paragraph" w:styleId="CommentText">
    <w:name w:val="annotation text"/>
    <w:basedOn w:val="Normal"/>
    <w:link w:val="CommentTextChar"/>
    <w:uiPriority w:val="99"/>
    <w:semiHidden/>
    <w:unhideWhenUsed/>
    <w:rsid w:val="00BC52CF"/>
    <w:rPr>
      <w:sz w:val="24"/>
      <w:szCs w:val="24"/>
    </w:rPr>
  </w:style>
  <w:style w:type="character" w:customStyle="1" w:styleId="CommentTextChar">
    <w:name w:val="Comment Text Char"/>
    <w:basedOn w:val="DefaultParagraphFont"/>
    <w:link w:val="CommentText"/>
    <w:uiPriority w:val="99"/>
    <w:semiHidden/>
    <w:rsid w:val="00BC52CF"/>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BC52CF"/>
    <w:rPr>
      <w:b/>
      <w:bCs/>
      <w:sz w:val="20"/>
      <w:szCs w:val="20"/>
    </w:rPr>
  </w:style>
  <w:style w:type="character" w:customStyle="1" w:styleId="CommentSubjectChar">
    <w:name w:val="Comment Subject Char"/>
    <w:basedOn w:val="CommentTextChar"/>
    <w:link w:val="CommentSubject"/>
    <w:uiPriority w:val="99"/>
    <w:semiHidden/>
    <w:rsid w:val="00BC52CF"/>
    <w:rPr>
      <w:rFonts w:ascii="Times New Roman" w:eastAsia="Times New Roman" w:hAnsi="Times New Roman" w:cs="Times New Roman"/>
      <w:b/>
      <w:bCs/>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735546">
      <w:bodyDiv w:val="1"/>
      <w:marLeft w:val="0"/>
      <w:marRight w:val="0"/>
      <w:marTop w:val="0"/>
      <w:marBottom w:val="0"/>
      <w:divBdr>
        <w:top w:val="none" w:sz="0" w:space="0" w:color="auto"/>
        <w:left w:val="none" w:sz="0" w:space="0" w:color="auto"/>
        <w:bottom w:val="none" w:sz="0" w:space="0" w:color="auto"/>
        <w:right w:val="none" w:sz="0" w:space="0" w:color="auto"/>
      </w:divBdr>
    </w:div>
    <w:div w:id="1192524692">
      <w:bodyDiv w:val="1"/>
      <w:marLeft w:val="0"/>
      <w:marRight w:val="0"/>
      <w:marTop w:val="0"/>
      <w:marBottom w:val="0"/>
      <w:divBdr>
        <w:top w:val="none" w:sz="0" w:space="0" w:color="auto"/>
        <w:left w:val="none" w:sz="0" w:space="0" w:color="auto"/>
        <w:bottom w:val="none" w:sz="0" w:space="0" w:color="auto"/>
        <w:right w:val="none" w:sz="0" w:space="0" w:color="auto"/>
      </w:divBdr>
    </w:div>
    <w:div w:id="17335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3.xml"/><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enmatheja/ownCloud/Edu/%5BMSc%5D%20Semester%204/Templates/template_is/wiss_arb_EN.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528FAD-246D-C040-8354-827BCF08B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_arb_EN.dotm</Template>
  <TotalTime>878</TotalTime>
  <Pages>28</Pages>
  <Words>23198</Words>
  <Characters>132235</Characters>
  <Application>Microsoft Macintosh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atheja</dc:creator>
  <cp:lastModifiedBy>Ben Matheja</cp:lastModifiedBy>
  <cp:revision>824</cp:revision>
  <dcterms:created xsi:type="dcterms:W3CDTF">2015-11-10T19:26:00Z</dcterms:created>
  <dcterms:modified xsi:type="dcterms:W3CDTF">2016-02-2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ser Name_1">
    <vt:lpwstr>bennimatheja@online.de@www.mendeley.com</vt:lpwstr>
  </property>
</Properties>
</file>